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538DEC88"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commentRangeStart w:id="0"/>
      <w:commentRangeStart w:id="1"/>
      <w:ins w:id="2" w:author="Nathan Price" w:date="2016-05-04T22:22:00Z">
        <w:r w:rsidR="005A4C15">
          <w:rPr>
            <w:b/>
          </w:rPr>
          <w:t>Stephen W. Ragsdale</w:t>
        </w:r>
      </w:ins>
      <w:commentRangeEnd w:id="0"/>
      <w:r w:rsidR="008E7561">
        <w:rPr>
          <w:rStyle w:val="CommentReference"/>
          <w:rFonts w:ascii="Calibri" w:hAnsi="Calibri"/>
        </w:rPr>
        <w:commentReference w:id="0"/>
      </w:r>
      <w:ins w:id="3" w:author="Nathan Price" w:date="2016-05-04T22:22:00Z">
        <w:r w:rsidR="005A4C15">
          <w:rPr>
            <w:b/>
          </w:rPr>
          <w:t xml:space="preserve">, </w:t>
        </w:r>
      </w:ins>
      <w:commentRangeEnd w:id="1"/>
      <w:r w:rsidR="00945574">
        <w:rPr>
          <w:rStyle w:val="CommentReference"/>
          <w:rFonts w:ascii="Calibri" w:hAnsi="Calibri"/>
        </w:rPr>
        <w:commentReference w:id="1"/>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10"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1"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31396840"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r w:rsidR="005A4C15">
        <w:t xml:space="preserve">metabolic </w:t>
      </w:r>
      <w:r w:rsidR="002A1DF2">
        <w:t xml:space="preserve">network uses recent </w:t>
      </w:r>
      <w:proofErr w:type="gramStart"/>
      <w:r w:rsidR="002A1DF2">
        <w:t xml:space="preserve">literature to not only </w:t>
      </w:r>
      <w:r w:rsidR="005A4C15">
        <w:t>represent</w:t>
      </w:r>
      <w:proofErr w:type="gramEnd"/>
      <w:r w:rsidR="005A4C15">
        <w:t xml:space="preserve"> </w:t>
      </w:r>
      <w:r w:rsidR="002A1DF2">
        <w:t xml:space="preserve">the central electron bifurcation reaction, but also </w:t>
      </w:r>
      <w:r w:rsidR="005A4C15">
        <w:t xml:space="preserve">to </w:t>
      </w:r>
      <w:r w:rsidR="002A1DF2">
        <w:t xml:space="preserve">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experimental growth and gene knockout data</w:t>
      </w:r>
      <w:ins w:id="4" w:author="Nathan Price" w:date="2016-05-19T09:38:00Z">
        <w:r w:rsidR="008F7026">
          <w:t xml:space="preserve"> with 90% accuracy and a M</w:t>
        </w:r>
      </w:ins>
      <w:ins w:id="5" w:author="Nathan Price" w:date="2016-05-19T09:39:00Z">
        <w:r w:rsidR="008F7026">
          <w:t xml:space="preserve">atthews </w:t>
        </w:r>
      </w:ins>
      <w:ins w:id="6" w:author="Nathan Price" w:date="2016-05-19T09:38:00Z">
        <w:r w:rsidR="008F7026">
          <w:t>C</w:t>
        </w:r>
      </w:ins>
      <w:ins w:id="7" w:author="Nathan Price" w:date="2016-05-19T09:39:00Z">
        <w:r w:rsidR="008F7026">
          <w:t xml:space="preserve">orrelation </w:t>
        </w:r>
      </w:ins>
      <w:ins w:id="8" w:author="Nathan Price" w:date="2016-05-19T09:38:00Z">
        <w:r w:rsidR="008F7026">
          <w:t>C</w:t>
        </w:r>
      </w:ins>
      <w:ins w:id="9" w:author="Nathan Price" w:date="2016-05-19T09:39:00Z">
        <w:r w:rsidR="008F7026">
          <w:t>oefficient</w:t>
        </w:r>
      </w:ins>
      <w:ins w:id="10" w:author="Nathan Price" w:date="2016-05-19T09:38:00Z">
        <w:r w:rsidR="008F7026">
          <w:t xml:space="preserve"> of </w:t>
        </w:r>
      </w:ins>
      <w:ins w:id="11" w:author="Nathan Price" w:date="2016-05-19T09:39:00Z">
        <w:r w:rsidR="008F7026">
          <w:t>0.67</w:t>
        </w:r>
      </w:ins>
      <w:r w:rsidR="00B03AFC">
        <w:t xml:space="preserve">. Furthermore, we use our </w:t>
      </w:r>
      <w:r w:rsidR="005A4C15">
        <w:t xml:space="preserve">metabolic network </w:t>
      </w:r>
      <w:r w:rsidR="00B03AFC">
        <w:t xml:space="preserve">reconstruction to probe </w:t>
      </w:r>
      <w:r w:rsidR="00B806A5">
        <w:t xml:space="preserve">the implications of </w:t>
      </w:r>
      <w:r w:rsidR="000E0E23">
        <w:t xml:space="preserve">electron </w:t>
      </w:r>
      <w:r w:rsidR="00B806A5">
        <w:t>bifurcation by showing its essentiality</w:t>
      </w:r>
      <w:r w:rsidR="005A4C15">
        <w:t>, as well as</w:t>
      </w:r>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Additionally, we demonstrate a method of applying</w:t>
      </w:r>
      <w:r w:rsidR="009E4183">
        <w:t xml:space="preserve"> thermodynamic constraints </w:t>
      </w:r>
      <w:r w:rsidR="00B03AFC">
        <w:t>to a metabolic model to quickly estimate overall free energy</w:t>
      </w:r>
      <w:r w:rsidR="005A4C15">
        <w:t xml:space="preserve"> changes between what comes in and out of the cell</w:t>
      </w:r>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2AB3A7D" w:rsidR="009E4183" w:rsidRPr="001143B5" w:rsidRDefault="001143B5" w:rsidP="005F2447">
      <w:pPr>
        <w:spacing w:line="480" w:lineRule="auto"/>
      </w:pPr>
      <w:r>
        <w:t xml:space="preserve">Understanding and applying hydrogenotrophic methanogenesis </w:t>
      </w:r>
      <w:r w:rsidR="005A4C15">
        <w:t>is a promising avenue</w:t>
      </w:r>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1FC71E20" w:rsidR="008B123E" w:rsidRDefault="005A4C15" w:rsidP="00875DF4">
      <w:pPr>
        <w:spacing w:line="480" w:lineRule="auto"/>
      </w:pPr>
      <w:r>
        <w:t xml:space="preserve">Biologically produced methane is a topic of significant interest based on both environmental impacts and bio-energy uses. </w:t>
      </w:r>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r>
        <w:t xml:space="preserve">For example, a </w:t>
      </w:r>
      <w:r w:rsidR="004B4269">
        <w:t>large proportion of anaerobic biomass metabolism is coupled to methanogenesis, which is responsible for the annual generation of 1 Gt of methane</w:t>
      </w:r>
      <w:r>
        <w:t xml:space="preserve"> in the biosphere</w:t>
      </w:r>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DD6CD3">
        <w:t xml:space="preserve">Methane is also the second most abundant greenhouse gas after carbon dioxide </w:t>
      </w:r>
      <w:r w:rsidR="00DD6CD3">
        <w:fldChar w:fldCharType="begin"/>
      </w:r>
      <w:r w:rsidR="000245DA">
        <w:instrText xml:space="preserve"> ADDIN ZOTERO_ITEM CSL_CITATION {"citationID":"17h7j3vmpb","properties":{"formattedCitation":"(3)","plainCitation":"(3)"},"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0245DA" w:rsidRPr="000245DA">
        <w:t>(3)</w:t>
      </w:r>
      <w:r w:rsidR="00DD6CD3">
        <w:fldChar w:fldCharType="end"/>
      </w:r>
      <w:r w:rsidR="00DD6CD3">
        <w:t xml:space="preserve"> and is 21 times more potent than CO</w:t>
      </w:r>
      <w:r w:rsidR="00DD6CD3" w:rsidRPr="00775A14">
        <w:rPr>
          <w:vertAlign w:val="subscript"/>
        </w:rPr>
        <w:t>2</w:t>
      </w:r>
      <w:r w:rsidR="00DD6CD3">
        <w:t xml:space="preserve"> </w:t>
      </w:r>
      <w:r w:rsidR="00DD6CD3">
        <w:fldChar w:fldCharType="begin"/>
      </w:r>
      <w:r w:rsidR="000245DA">
        <w:instrText xml:space="preserve"> ADDIN ZOTERO_ITEM CSL_CITATION {"citationID":"CCfc157S","properties":{"formattedCitation":"(4)","plainCitation":"(4)"},"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0245DA" w:rsidRPr="000245DA">
        <w:t>(4)</w:t>
      </w:r>
      <w:r w:rsidR="00DD6CD3">
        <w:fldChar w:fldCharType="end"/>
      </w:r>
      <w:r w:rsidR="00DD6CD3">
        <w:t xml:space="preserve"> in absorbing and emitting energy. In terms of methane’s role in bio-energy</w:t>
      </w:r>
      <w:r w:rsidR="004B4269">
        <w:t xml:space="preserve">, methane </w:t>
      </w:r>
      <w:r w:rsidR="00DD6CD3">
        <w:t xml:space="preserve">is </w:t>
      </w:r>
      <w:r w:rsidR="004B4269">
        <w:t>t</w:t>
      </w:r>
      <w:r w:rsidR="00875DF4" w:rsidRPr="00875DF4">
        <w:t>he major component (~87 percent) of natural gas, used as a heating fuel in 22% of US homes.</w:t>
      </w:r>
      <w:r w:rsidR="00DE3865">
        <w:t xml:space="preserve"> </w:t>
      </w:r>
      <w:r w:rsidR="004B4269">
        <w:t xml:space="preserve">It </w:t>
      </w:r>
      <w:r w:rsidR="00046038">
        <w:t>is</w:t>
      </w:r>
      <w:r w:rsidR="004B4269">
        <w:t xml:space="preserve"> </w:t>
      </w:r>
      <w:r w:rsidR="00DD6CD3">
        <w:t xml:space="preserve">also </w:t>
      </w:r>
      <w:r w:rsidR="00046038">
        <w:t xml:space="preserve">a candidate </w:t>
      </w:r>
      <w:commentRangeStart w:id="12"/>
      <w:r w:rsidR="00046038">
        <w:t>bridge fuel</w:t>
      </w:r>
      <w:r w:rsidR="00CB7EC1">
        <w:t xml:space="preserve"> </w:t>
      </w:r>
      <w:r w:rsidR="00CB7EC1">
        <w:fldChar w:fldCharType="begin"/>
      </w:r>
      <w:r w:rsidR="000245DA">
        <w:instrText xml:space="preserve"> ADDIN ZOTERO_ITEM CSL_CITATION {"citationID":"264k9f24me","properties":{"formattedCitation":"(5)","plainCitation":"(5)"},"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CB7EC1">
        <w:fldChar w:fldCharType="separate"/>
      </w:r>
      <w:r w:rsidR="000245DA" w:rsidRPr="000245DA">
        <w:t>(5)</w:t>
      </w:r>
      <w:r w:rsidR="00CB7EC1">
        <w:fldChar w:fldCharType="end"/>
      </w:r>
      <w:r w:rsidR="00CB7EC1">
        <w:t xml:space="preserve">—an energy source that aids the transition from traditional fossil fuels to fully renewable sources—because </w:t>
      </w:r>
      <w:commentRangeEnd w:id="12"/>
      <w:r w:rsidR="00DD6CD3">
        <w:rPr>
          <w:rStyle w:val="CommentReference"/>
          <w:rFonts w:ascii="Calibri" w:hAnsi="Calibri"/>
        </w:rPr>
        <w:commentReference w:id="12"/>
      </w:r>
      <w:r w:rsidR="00941981">
        <w:t xml:space="preserve">it </w:t>
      </w:r>
      <w:r w:rsidR="00DE3865">
        <w:t>p</w:t>
      </w:r>
      <w:r w:rsidR="00DE3865" w:rsidRPr="00875DF4">
        <w:t>roduc</w:t>
      </w:r>
      <w:r w:rsidR="00DE3865">
        <w:t>es</w:t>
      </w:r>
      <w:r w:rsidR="00DE3865" w:rsidRPr="00875DF4">
        <w:t xml:space="preserve"> more heat per mass unit (55.7 kJ/g) than any other hydrocarbon</w:t>
      </w:r>
      <w:ins w:id="13" w:author="Nathan Price" w:date="2016-05-19T09:31:00Z">
        <w:r w:rsidR="008F7026">
          <w:t>, plugs into a substantial existing infrastructure,</w:t>
        </w:r>
      </w:ins>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245DA">
        <w:instrText xml:space="preserve"> ADDIN ZOTERO_ITEM CSL_CITATION {"citationID":"dg3spae36","properties":{"formattedCitation":"(6)","plainCitation":"(6)"},"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245DA" w:rsidRPr="000245DA">
        <w:t>(6)</w:t>
      </w:r>
      <w:r w:rsidR="00A36979">
        <w:fldChar w:fldCharType="end"/>
      </w:r>
      <w:r w:rsidR="00A447FE">
        <w:t>.</w:t>
      </w:r>
      <w:r w:rsidR="00CE40C8">
        <w:t xml:space="preserve"> </w:t>
      </w:r>
    </w:p>
    <w:p w14:paraId="14C34A6D" w14:textId="3CD36D94"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72FE1D0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w:t>
      </w:r>
      <w:r w:rsidR="00EB3C27">
        <w:lastRenderedPageBreak/>
        <w:t xml:space="preserve">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r w:rsidR="00DD6CD3">
        <w:t xml:space="preserve">a clear </w:t>
      </w:r>
      <w:r w:rsidR="0003090D">
        <w:t xml:space="preserve">next step. </w:t>
      </w:r>
    </w:p>
    <w:p w14:paraId="228CACAF" w14:textId="28F52650"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r w:rsidR="00156A1D">
        <w:t>map out more comprehensively</w:t>
      </w:r>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14"/>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156A1D">
        <w:t xml:space="preserve"> though much work remains to fully map this complex network through close integration of experimental and computational efforts</w:t>
      </w:r>
      <w:r w:rsidR="000C35D5">
        <w:t>.</w:t>
      </w:r>
      <w:r w:rsidR="002E4EC0">
        <w:t xml:space="preserve"> </w:t>
      </w:r>
      <w:commentRangeEnd w:id="14"/>
      <w:r w:rsidR="009A114F">
        <w:rPr>
          <w:rStyle w:val="CommentReference"/>
          <w:rFonts w:ascii="Calibri" w:hAnsi="Calibri"/>
        </w:rPr>
        <w:commentReference w:id="14"/>
      </w:r>
    </w:p>
    <w:p w14:paraId="09C9774A" w14:textId="4F109346"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r w:rsidR="001C6579">
        <w:t xml:space="preserve">recently-developed </w:t>
      </w:r>
      <w:r w:rsidR="00037BDF">
        <w:t xml:space="preserve">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FA60EB">
        <w:t>Furthermore, we expanded the scope of our reconstruction beyond stoichiometr</w:t>
      </w:r>
      <w:r w:rsidR="00C55F46">
        <w:t>ic considerations</w:t>
      </w:r>
      <w:r w:rsidR="00FA60EB">
        <w:t xml:space="preserve"> by </w:t>
      </w:r>
      <w:r w:rsidR="00C31A11">
        <w:t xml:space="preserve">creating a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w:t>
      </w:r>
      <w:r w:rsidR="00C073FF">
        <w:lastRenderedPageBreak/>
        <w:t xml:space="preserve">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r w:rsidR="001C6579">
        <w:t>created a flux-balance accounting to estimate</w:t>
      </w:r>
      <w:r w:rsidR="00C073FF">
        <w:t xml:space="preserve"> overall free energy </w:t>
      </w:r>
      <w:r w:rsidR="001C6579">
        <w:t xml:space="preserve">change </w:t>
      </w:r>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 xml:space="preserve">combining </w:t>
      </w:r>
      <w:commentRangeStart w:id="15"/>
      <w:r w:rsidR="00C22C00">
        <w:t>these</w:t>
      </w:r>
      <w:commentRangeEnd w:id="15"/>
      <w:r w:rsidR="001C6579">
        <w:rPr>
          <w:rStyle w:val="CommentReference"/>
          <w:rFonts w:ascii="Calibri" w:hAnsi="Calibri"/>
        </w:rPr>
        <w:commentReference w:id="15"/>
      </w:r>
      <w:r w:rsidR="00C22C00">
        <w:t xml:space="preserve">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4233D95F" w:rsidR="00467AD6" w:rsidRDefault="00467AD6" w:rsidP="00467AD6">
      <w:pPr>
        <w:pStyle w:val="Heading2"/>
      </w:pPr>
      <w:r>
        <w:t xml:space="preserve">Genome </w:t>
      </w:r>
      <w:r w:rsidR="008E7561">
        <w:t>s</w:t>
      </w:r>
      <w:r>
        <w:t xml:space="preserve">cale </w:t>
      </w:r>
      <w:r w:rsidR="008E7561">
        <w:t>r</w:t>
      </w:r>
      <w:r>
        <w:t>econstruction</w:t>
      </w:r>
      <w:r w:rsidR="00875625">
        <w:t xml:space="preserve"> </w:t>
      </w:r>
      <w:r w:rsidR="008E7561">
        <w:t>p</w:t>
      </w:r>
      <w:r w:rsidR="00875625">
        <w:t>rocedure</w:t>
      </w:r>
    </w:p>
    <w:p w14:paraId="0588F762" w14:textId="2D88D2F6"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w:t>
      </w:r>
      <w:r w:rsidR="001C6579">
        <w:t xml:space="preserve">a </w:t>
      </w:r>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4F67146E" w:rsidR="00467AD6" w:rsidRDefault="00955999" w:rsidP="00467AD6">
      <w:pPr>
        <w:pStyle w:val="Heading2"/>
      </w:pPr>
      <w:r>
        <w:t>Model</w:t>
      </w:r>
      <w:r w:rsidR="008E7561">
        <w:t xml:space="preserve"> s</w:t>
      </w:r>
      <w:r w:rsidR="00467AD6">
        <w:t>imulations</w:t>
      </w:r>
      <w:r w:rsidR="00875625">
        <w:t xml:space="preserve"> with </w:t>
      </w:r>
      <w:r w:rsidR="008E7561">
        <w:t>flux b</w:t>
      </w:r>
      <w:r w:rsidR="00875625">
        <w:t xml:space="preserve">alance </w:t>
      </w:r>
      <w:r w:rsidR="008E7561">
        <w:t>a</w:t>
      </w:r>
      <w:r w:rsidR="00875625">
        <w:t>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w:t>
      </w:r>
      <w:r>
        <w:lastRenderedPageBreak/>
        <w:t>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8F7026" w:rsidP="00FA2B14">
            <w:pPr>
              <w:spacing w:after="0" w:line="480" w:lineRule="auto"/>
              <w:jc w:val="center"/>
            </w:pPr>
            <m:oMathPara>
              <m:oMath>
                <m:sSub>
                  <m:sSubPr>
                    <m:ctrlPr>
                      <w:ins w:id="16" w:author="Nathan Price" w:date="2016-05-19T09:29:00Z">
                        <w:rPr>
                          <w:rFonts w:ascii="Cambria Math" w:hAnsi="Cambria Math"/>
                          <w:i/>
                        </w:rPr>
                      </w:ins>
                    </m:ctrlPr>
                  </m:sSubPr>
                  <m:e>
                    <m:sSub>
                      <m:sSubPr>
                        <m:ctrlPr>
                          <w:ins w:id="17" w:author="Nathan Price" w:date="2016-05-19T09:29:00Z">
                            <w:rPr>
                              <w:rFonts w:ascii="Cambria Math" w:hAnsi="Cambria Math"/>
                              <w:i/>
                            </w:rPr>
                          </w:ins>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ins w:id="18" w:author="Nathan Price" w:date="2016-05-19T09:29:00Z">
                        <w:rPr>
                          <w:rFonts w:ascii="Cambria Math" w:hAnsi="Cambria Math"/>
                          <w:i/>
                        </w:rPr>
                      </w:ins>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3627FBA0" w:rsidR="00467AD6" w:rsidRDefault="008E7561" w:rsidP="00467AD6">
      <w:pPr>
        <w:pStyle w:val="Heading2"/>
      </w:pPr>
      <w:r>
        <w:t>Gene k</w:t>
      </w:r>
      <w:r w:rsidR="00467AD6">
        <w:t xml:space="preserve">nockout </w:t>
      </w:r>
      <w:r>
        <w:t>p</w:t>
      </w:r>
      <w:r w:rsidR="00467AD6">
        <w:t xml:space="preserve">henotype </w:t>
      </w:r>
      <w:r>
        <w:t>s</w:t>
      </w:r>
      <w:r w:rsidR="00467AD6">
        <w:t>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w:t>
      </w:r>
      <w:r w:rsidR="00A86F5B">
        <w:lastRenderedPageBreak/>
        <w:t xml:space="preserve">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ins w:id="19" w:author="Nathan Price" w:date="2016-05-19T09:29:00Z">
                        <w:rPr>
                          <w:rFonts w:ascii="Cambria Math" w:hAnsi="Cambria Math"/>
                          <w:i/>
                        </w:rPr>
                      </w:ins>
                    </m:ctrlPr>
                  </m:fPr>
                  <m:num>
                    <m:d>
                      <m:dPr>
                        <m:ctrlPr>
                          <w:ins w:id="20" w:author="Nathan Price" w:date="2016-05-19T09:29:00Z">
                            <w:rPr>
                              <w:rFonts w:ascii="Cambria Math" w:hAnsi="Cambria Math"/>
                              <w:i/>
                            </w:rPr>
                          </w:ins>
                        </m:ctrlPr>
                      </m:dPr>
                      <m:e>
                        <m:r>
                          <w:rPr>
                            <w:rFonts w:ascii="Cambria Math" w:hAnsi="Cambria Math"/>
                          </w:rPr>
                          <m:t>TP×TN</m:t>
                        </m:r>
                      </m:e>
                    </m:d>
                    <m:r>
                      <w:rPr>
                        <w:rFonts w:ascii="Cambria Math" w:hAnsi="Cambria Math"/>
                      </w:rPr>
                      <m:t>-(FP×FN)</m:t>
                    </m:r>
                  </m:num>
                  <m:den>
                    <m:rad>
                      <m:radPr>
                        <m:degHide m:val="1"/>
                        <m:ctrlPr>
                          <w:ins w:id="21" w:author="Nathan Price" w:date="2016-05-19T09:29:00Z">
                            <w:rPr>
                              <w:rFonts w:ascii="Cambria Math" w:hAnsi="Cambria Math"/>
                              <w:i/>
                            </w:rPr>
                          </w:ins>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2776704A" w:rsidR="00467AD6" w:rsidRDefault="00467AD6" w:rsidP="00467AD6">
      <w:pPr>
        <w:pStyle w:val="Heading2"/>
      </w:pPr>
      <w:r>
        <w:t xml:space="preserve">Thermodynamic </w:t>
      </w:r>
      <w:r w:rsidR="008E7561">
        <w:t>c</w:t>
      </w:r>
      <w:r w:rsidR="00643EEA">
        <w:t>alculations</w:t>
      </w:r>
    </w:p>
    <w:p w14:paraId="47F9FAF9" w14:textId="1A85CB5D" w:rsidR="00266387" w:rsidRDefault="000245DA" w:rsidP="007A2129">
      <w:pPr>
        <w:spacing w:line="480" w:lineRule="auto"/>
      </w:pPr>
      <w:r>
        <w:t xml:space="preserve">When simulating optimal growth using a metabolic model, we expect that our system must necessarily have negative overall free energy to support growth.  </w:t>
      </w:r>
      <w:r w:rsidR="00A86F5B">
        <w:t xml:space="preserve">We </w:t>
      </w:r>
      <w:r w:rsidR="00650EC2">
        <w:t xml:space="preserve">added </w:t>
      </w:r>
      <w:r w:rsidR="00A86F5B">
        <w:t xml:space="preserve">standard </w:t>
      </w:r>
      <w:r w:rsidR="00650EC2">
        <w:t>free energies of formation</w:t>
      </w:r>
      <w:r w:rsidR="00A86F5B">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hese exchanges effectively represent the organism’s overall biochemical “reaction”; therefore it is reasonable to expect this overall reaction must produce a negative overall free energy to support growth. </w:t>
      </w:r>
      <w:r w:rsidR="00A86F5B">
        <w:t>To incorporate these values into our reconstruction, w</w:t>
      </w:r>
      <w:r w:rsidR="0021112D">
        <w:t>e expanded the standard</w:t>
      </w:r>
      <w:r w:rsidR="00464CF2">
        <w:t xml:space="preserve"> model</w:t>
      </w:r>
      <w:r w:rsidR="0021112D">
        <w:t xml:space="preserve"> structure</w:t>
      </w:r>
      <w:r w:rsidR="00A86F5B">
        <w:t xml:space="preserve"> </w:t>
      </w:r>
      <w:r w:rsidR="0021112D">
        <w:t>to include</w:t>
      </w:r>
      <w:r w:rsidR="00A86F5B">
        <w:t xml:space="preserve"> a “</w:t>
      </w:r>
      <w:proofErr w:type="spellStart"/>
      <w:r w:rsidR="00A86F5B">
        <w:t>freeEnergy</w:t>
      </w:r>
      <w:proofErr w:type="spellEnd"/>
      <w:r w:rsidR="00A86F5B">
        <w:t>” numerical array with length equal that of the “reactions” array. For calculating overall free energy of a flux distribution, we created an “</w:t>
      </w:r>
      <w:proofErr w:type="spellStart"/>
      <w:r w:rsidR="00A86F5B">
        <w:t>optimizeThermoModel.m</w:t>
      </w:r>
      <w:proofErr w:type="spellEnd"/>
      <w:r w:rsidR="00A86F5B">
        <w:t>” code (</w:t>
      </w:r>
      <w:r w:rsidR="00D52762">
        <w:t>Supplementary Materials</w:t>
      </w:r>
      <w:r w:rsidR="00A86F5B">
        <w:t xml:space="preserve">) that </w:t>
      </w:r>
      <w:r w:rsidR="001A5358">
        <w:t xml:space="preserve">is built around </w:t>
      </w:r>
      <w:r w:rsidR="00A86F5B">
        <w:t>the “</w:t>
      </w:r>
      <w:proofErr w:type="spellStart"/>
      <w:r w:rsidR="00A86F5B">
        <w:t>optimizeCbModel.m</w:t>
      </w:r>
      <w:proofErr w:type="spellEnd"/>
      <w:r w:rsidR="00A86F5B">
        <w:t xml:space="preserve">” code in the COBRA Toolbox 2.0 </w:t>
      </w:r>
      <w:r w:rsidR="00A86F5B">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A86F5B">
        <w:fldChar w:fldCharType="separate"/>
      </w:r>
      <w:r w:rsidR="007C0A49" w:rsidRPr="007C0A49">
        <w:t>(41)</w:t>
      </w:r>
      <w:r w:rsidR="00A86F5B">
        <w:fldChar w:fldCharType="end"/>
      </w:r>
      <w:r w:rsidR="00A86F5B">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rsidR="00A86F5B">
        <w:t xml:space="preserve">Prior to </w:t>
      </w:r>
      <w:r w:rsidR="00266387">
        <w:t xml:space="preserve">performing FBA, we add these free energies </w:t>
      </w:r>
      <w:r w:rsidR="00A86F5B">
        <w:t>to the</w:t>
      </w:r>
      <w:r w:rsidR="00266387">
        <w:t xml:space="preserve"> exchange reactions, which </w:t>
      </w:r>
      <w:r w:rsidR="001A5358">
        <w:t xml:space="preserve">ordinarily </w:t>
      </w:r>
      <w:r w:rsidR="00266387">
        <w:t>have the form:</w:t>
      </w:r>
    </w:p>
    <w:p w14:paraId="5C1E08BC" w14:textId="77777777" w:rsidR="00266387" w:rsidRPr="00A20F0F" w:rsidRDefault="008F7026" w:rsidP="007A2129">
      <w:pPr>
        <w:spacing w:line="480" w:lineRule="auto"/>
        <w:rPr>
          <w:rFonts w:eastAsia="MS Mincho"/>
        </w:rPr>
      </w:pPr>
      <m:oMathPara>
        <m:oMath>
          <m:sSub>
            <m:sSubPr>
              <m:ctrlPr>
                <w:ins w:id="22" w:author="Nathan Price" w:date="2016-05-19T09:29:00Z">
                  <w:rPr>
                    <w:rFonts w:ascii="Cambria Math" w:hAnsi="Cambria Math"/>
                    <w:i/>
                  </w:rPr>
                </w:ins>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8F7026" w:rsidP="007A2129">
      <w:pPr>
        <w:spacing w:line="480" w:lineRule="auto"/>
        <w:rPr>
          <w:rFonts w:eastAsia="MS Mincho"/>
        </w:rPr>
      </w:pPr>
      <m:oMathPara>
        <m:oMath>
          <m:sSub>
            <m:sSubPr>
              <m:ctrlPr>
                <w:ins w:id="23" w:author="Nathan Price" w:date="2016-05-19T09:29:00Z">
                  <w:rPr>
                    <w:rFonts w:ascii="Cambria Math" w:hAnsi="Cambria Math"/>
                    <w:i/>
                  </w:rPr>
                </w:ins>
              </m:ctrlPr>
            </m:sSubPr>
            <m:e>
              <m:r>
                <w:rPr>
                  <w:rFonts w:ascii="Cambria Math" w:hAnsi="Cambria Math"/>
                </w:rPr>
                <m:t>A</m:t>
              </m:r>
            </m:e>
            <m:sub>
              <m:r>
                <w:rPr>
                  <w:rFonts w:ascii="Cambria Math" w:hAnsi="Cambria Math"/>
                </w:rPr>
                <m:t>e0</m:t>
              </m:r>
            </m:sub>
          </m:sSub>
          <m:r>
            <w:rPr>
              <w:rFonts w:ascii="Cambria Math" w:hAnsi="Cambria Math"/>
            </w:rPr>
            <m:t xml:space="preserve">⇌ </m:t>
          </m:r>
          <m:d>
            <m:dPr>
              <m:ctrlPr>
                <w:ins w:id="24" w:author="Nathan Price" w:date="2016-05-19T09:29:00Z">
                  <w:rPr>
                    <w:rFonts w:ascii="Cambria Math" w:hAnsi="Cambria Math"/>
                    <w:i/>
                  </w:rPr>
                </w:ins>
              </m:ctrlPr>
            </m:dPr>
            <m:e>
              <m:r>
                <w:rPr>
                  <w:rFonts w:ascii="Cambria Math" w:hAnsi="Cambria Math"/>
                </w:rPr>
                <m:t>Δ</m:t>
              </m:r>
              <m:sSub>
                <m:sSubPr>
                  <m:ctrlPr>
                    <w:ins w:id="25" w:author="Nathan Price" w:date="2016-05-19T09:29:00Z">
                      <w:rPr>
                        <w:rFonts w:ascii="Cambria Math" w:hAnsi="Cambria Math"/>
                        <w:i/>
                      </w:rPr>
                    </w:ins>
                  </m:ctrlPr>
                </m:sSubPr>
                <m:e>
                  <m:r>
                    <w:rPr>
                      <w:rFonts w:ascii="Cambria Math" w:hAnsi="Cambria Math"/>
                    </w:rPr>
                    <m:t>G</m:t>
                  </m:r>
                </m:e>
                <m:sub>
                  <m:sSub>
                    <m:sSubPr>
                      <m:ctrlPr>
                        <w:ins w:id="26" w:author="Nathan Price" w:date="2016-05-19T09:29:00Z">
                          <w:rPr>
                            <w:rFonts w:ascii="Cambria Math" w:hAnsi="Cambria Math"/>
                            <w:i/>
                          </w:rPr>
                        </w:ins>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ins w:id="27" w:author="Nathan Price" w:date="2016-05-19T09:29:00Z">
                <w:rPr>
                  <w:rFonts w:ascii="Cambria Math" w:hAnsi="Cambria Math"/>
                  <w:i/>
                </w:rPr>
              </w:ins>
            </m:ctrlPr>
          </m:sSubPr>
          <m:e>
            <m:r>
              <w:rPr>
                <w:rFonts w:ascii="Cambria Math" w:hAnsi="Cambria Math"/>
              </w:rPr>
              <m:t>G</m:t>
            </m:r>
          </m:e>
          <m:sub>
            <m:sSub>
              <m:sSubPr>
                <m:ctrlPr>
                  <w:ins w:id="28" w:author="Nathan Price" w:date="2016-05-19T09:29:00Z">
                    <w:rPr>
                      <w:rFonts w:ascii="Cambria Math" w:hAnsi="Cambria Math"/>
                      <w:i/>
                    </w:rPr>
                  </w:ins>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3DA523F0" w:rsidR="0077549E" w:rsidRDefault="0077549E" w:rsidP="007A2129">
      <w:pPr>
        <w:spacing w:line="480" w:lineRule="auto"/>
        <w:rPr>
          <w:rFonts w:eastAsia="MS Mincho"/>
        </w:rPr>
      </w:pPr>
      <w:r w:rsidRPr="00FA2B14">
        <w:rPr>
          <w:rFonts w:eastAsia="MS Mincho"/>
        </w:rPr>
        <w:t>Measuring the total</w:t>
      </w:r>
      <w:r w:rsidR="001A5358" w:rsidRPr="00FA2B14">
        <w:rPr>
          <w:rFonts w:eastAsia="MS Mincho"/>
        </w:rPr>
        <w:t xml:space="preserve"> flux of the exchange reaction </w:t>
      </w:r>
      <w:r w:rsidRPr="00FA2B14">
        <w:rPr>
          <w:rFonts w:eastAsia="MS Mincho"/>
        </w:rPr>
        <w:t xml:space="preserve">gives an estimation of total free energy being generated in an FBA solution on a per cell mass basis. We have incorporated this thermodynamic calculation into all of our available model simulations </w:t>
      </w:r>
      <w:r w:rsidRPr="00FA2B14">
        <w:rPr>
          <w:rFonts w:eastAsia="MS Mincho"/>
        </w:rPr>
        <w:lastRenderedPageBreak/>
        <w:t>(</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r w:rsidR="000245DA">
        <w:t>Optionally, this calculation can be used as an additional model constraint that restricts overall free energy to be negative, the equivalent of imposing the second law of thermodynamics on the organism itself.</w:t>
      </w:r>
    </w:p>
    <w:p w14:paraId="7AAF054E" w14:textId="391281BD" w:rsidR="00FB6A81" w:rsidRDefault="008E7561" w:rsidP="00FB6A81">
      <w:pPr>
        <w:pStyle w:val="Heading2"/>
      </w:pPr>
      <w:r>
        <w:t>Dry c</w:t>
      </w:r>
      <w:r w:rsidR="00464CF2">
        <w:t xml:space="preserve">ell </w:t>
      </w:r>
      <w:r>
        <w:t>w</w:t>
      </w:r>
      <w:r w:rsidR="00464CF2">
        <w:t xml:space="preserve">eight </w:t>
      </w:r>
      <w:r w:rsidR="00611963">
        <w:t xml:space="preserve">and </w:t>
      </w:r>
      <w:r>
        <w:t>growth y</w:t>
      </w:r>
      <w:r w:rsidR="00611963">
        <w:t xml:space="preserve">ield </w:t>
      </w:r>
      <w:r>
        <w:t>m</w:t>
      </w:r>
      <w:r w:rsidR="00FB6A81">
        <w:t>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8F7026" w:rsidP="00611963">
      <w:pPr>
        <w:spacing w:line="480" w:lineRule="auto"/>
        <w:rPr>
          <w:rFonts w:eastAsia="MS Mincho"/>
        </w:rPr>
      </w:pPr>
      <m:oMathPara>
        <m:oMath>
          <m:sSub>
            <m:sSubPr>
              <m:ctrlPr>
                <w:ins w:id="29" w:author="Nathan Price" w:date="2016-05-19T09:29:00Z">
                  <w:rPr>
                    <w:rFonts w:ascii="Cambria Math" w:eastAsia="MS Mincho" w:hAnsi="Cambria Math"/>
                    <w:i/>
                  </w:rPr>
                </w:ins>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ins w:id="30" w:author="Nathan Price" w:date="2016-05-19T09:29:00Z">
                  <w:rPr>
                    <w:rFonts w:ascii="Cambria Math" w:eastAsia="MS Mincho" w:hAnsi="Cambria Math"/>
                    <w:i/>
                  </w:rPr>
                </w:ins>
              </m:ctrlPr>
            </m:fPr>
            <m:num>
              <m:sSub>
                <m:sSubPr>
                  <m:ctrlPr>
                    <w:ins w:id="31" w:author="Nathan Price" w:date="2016-05-19T09:29:00Z">
                      <w:rPr>
                        <w:rFonts w:ascii="Cambria Math" w:eastAsia="MS Mincho" w:hAnsi="Cambria Math"/>
                        <w:i/>
                      </w:rPr>
                    </w:ins>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ins w:id="32" w:author="Nathan Price" w:date="2016-05-19T09:29:00Z">
                      <w:rPr>
                        <w:rFonts w:ascii="Cambria Math" w:eastAsia="MS Mincho" w:hAnsi="Cambria Math"/>
                        <w:i/>
                      </w:rPr>
                    </w:ins>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ins w:id="33" w:author="Nathan Price" w:date="2016-05-19T09:29:00Z">
                      <w:rPr>
                        <w:rFonts w:ascii="Cambria Math" w:eastAsia="MS Mincho" w:hAnsi="Cambria Math"/>
                        <w:i/>
                      </w:rPr>
                    </w:ins>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ins w:id="34" w:author="Nathan Price" w:date="2016-05-19T09:29:00Z">
                  <w:rPr>
                    <w:rFonts w:ascii="Cambria Math" w:eastAsia="MS Mincho" w:hAnsi="Cambria Math"/>
                    <w:i/>
                  </w:rPr>
                </w:ins>
              </m:ctrlPr>
            </m:fPr>
            <m:num>
              <m:r>
                <w:rPr>
                  <w:rFonts w:ascii="Cambria Math" w:eastAsia="MS Mincho" w:hAnsi="Cambria Math"/>
                </w:rPr>
                <m:t>0.46g/L</m:t>
              </m:r>
            </m:num>
            <m:den>
              <m:r>
                <w:rPr>
                  <w:rFonts w:ascii="Cambria Math" w:eastAsia="MS Mincho" w:hAnsi="Cambria Math"/>
                </w:rPr>
                <m:t>1 O</m:t>
              </m:r>
              <m:sSub>
                <m:sSubPr>
                  <m:ctrlPr>
                    <w:ins w:id="35" w:author="Nathan Price" w:date="2016-05-19T09:29:00Z">
                      <w:rPr>
                        <w:rFonts w:ascii="Cambria Math" w:eastAsia="MS Mincho" w:hAnsi="Cambria Math"/>
                        <w:i/>
                      </w:rPr>
                    </w:ins>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ins w:id="36" w:author="Nathan Price" w:date="2016-05-19T09:29:00Z">
                  <w:rPr>
                    <w:rFonts w:ascii="Cambria Math" w:eastAsia="MS Mincho" w:hAnsi="Cambria Math"/>
                    <w:i/>
                  </w:rPr>
                </w:ins>
              </m:ctrlPr>
            </m:fPr>
            <m:num>
              <m:r>
                <w:rPr>
                  <w:rFonts w:ascii="Cambria Math" w:eastAsia="MS Mincho" w:hAnsi="Cambria Math"/>
                </w:rPr>
                <m:t>1</m:t>
              </m:r>
            </m:num>
            <m:den>
              <m:sSub>
                <m:sSubPr>
                  <m:ctrlPr>
                    <w:ins w:id="37" w:author="Nathan Price" w:date="2016-05-19T09:29:00Z">
                      <w:rPr>
                        <w:rFonts w:ascii="Cambria Math" w:eastAsia="MS Mincho" w:hAnsi="Cambria Math"/>
                        <w:i/>
                      </w:rPr>
                    </w:ins>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ins w:id="38" w:author="Nathan Price" w:date="2016-05-19T09:29:00Z">
                  <w:rPr>
                    <w:rFonts w:ascii="Cambria Math" w:eastAsia="MS Mincho" w:hAnsi="Cambria Math"/>
                    <w:i/>
                  </w:rPr>
                </w:ins>
              </m:ctrlPr>
            </m:fPr>
            <m:num>
              <m:r>
                <w:rPr>
                  <w:rFonts w:ascii="Cambria Math" w:eastAsia="MS Mincho" w:hAnsi="Cambria Math"/>
                </w:rPr>
                <m:t>22,400 m</m:t>
              </m:r>
              <m:r>
                <w:rPr>
                  <w:rFonts w:ascii="Cambria Math" w:eastAsia="MS Mincho" w:hAnsi="Cambria Math"/>
                </w:rPr>
                <m:t>L</m:t>
              </m:r>
            </m:num>
            <m:den>
              <m:r>
                <w:rPr>
                  <w:rFonts w:ascii="Cambria Math" w:eastAsia="MS Mincho" w:hAnsi="Cambria Math"/>
                </w:rPr>
                <m:t>mol</m:t>
              </m:r>
            </m:den>
          </m:f>
        </m:oMath>
      </m:oMathPara>
    </w:p>
    <w:p w14:paraId="1B7265D9" w14:textId="59DEC849" w:rsidR="00883773" w:rsidRDefault="008E7561" w:rsidP="00883773">
      <w:pPr>
        <w:pStyle w:val="Heading2"/>
      </w:pPr>
      <w:r>
        <w:t>ATP m</w:t>
      </w:r>
      <w:r w:rsidR="00883773">
        <w:t>aintenance</w:t>
      </w:r>
      <w:r w:rsidR="00887D9C">
        <w:t xml:space="preserve"> and </w:t>
      </w:r>
      <w:r>
        <w:t>p</w:t>
      </w:r>
      <w:r w:rsidR="00887D9C">
        <w:t xml:space="preserve">redicted </w:t>
      </w:r>
      <w:r>
        <w:t>g</w:t>
      </w:r>
      <w:r w:rsidR="00887D9C">
        <w:t xml:space="preserve">rowth </w:t>
      </w:r>
      <w:r>
        <w:t>y</w:t>
      </w:r>
      <w:r w:rsidR="00887D9C">
        <w:t>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w:t>
      </w:r>
      <w:r w:rsidR="00D414E0">
        <w:lastRenderedPageBreak/>
        <w:t xml:space="preserve">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3D2BB771" w:rsidR="00692E06"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r w:rsidR="001C6579">
        <w:rPr>
          <w:rFonts w:eastAsia="MS Mincho"/>
        </w:rPr>
        <w:t xml:space="preserve">. To mitigate overfitting issues, we employed </w:t>
      </w:r>
      <w:r w:rsidR="00887D9C" w:rsidRPr="00FA2B14">
        <w:rPr>
          <w:rFonts w:eastAsia="MS Mincho"/>
        </w:rPr>
        <w:t>leave one out cross validation (LOOCV)</w:t>
      </w:r>
      <w:r w:rsidR="001C6579">
        <w:rPr>
          <w:rFonts w:eastAsia="MS Mincho"/>
        </w:rPr>
        <w:t xml:space="preserve"> in estimating and then testing effects of ATP maintenance estimation</w:t>
      </w:r>
      <w:r w:rsidR="00887D9C" w:rsidRPr="00FA2B14">
        <w:rPr>
          <w:rFonts w:eastAsia="MS Mincho"/>
        </w:rPr>
        <w:t>. In the LOOC</w:t>
      </w:r>
      <w:r w:rsidR="001B073B">
        <w:rPr>
          <w:rFonts w:eastAsia="MS Mincho"/>
        </w:rPr>
        <w:t>V approach, a set of N samples wa</w:t>
      </w:r>
      <w:r w:rsidR="00887D9C" w:rsidRPr="00FA2B14">
        <w:rPr>
          <w:rFonts w:eastAsia="MS Mincho"/>
        </w:rPr>
        <w:t xml:space="preserve">s divided into a training dataset of N-1 points and a test sample of 1 point. The model developed on the training set </w:t>
      </w:r>
      <w:r w:rsidR="00A77DDF">
        <w:rPr>
          <w:rFonts w:eastAsia="MS Mincho"/>
        </w:rPr>
        <w:t>wa</w:t>
      </w:r>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1304BB">
        <w:rPr>
          <w:rFonts w:eastAsia="MS Mincho"/>
        </w:rPr>
        <w:t>.</w:t>
      </w:r>
    </w:p>
    <w:p w14:paraId="78B4EE8D" w14:textId="7B363398" w:rsidR="001B073B" w:rsidRDefault="008E7561" w:rsidP="001B073B">
      <w:pPr>
        <w:pStyle w:val="Heading2"/>
      </w:pPr>
      <w:r>
        <w:t>Reconstruction and m</w:t>
      </w:r>
      <w:r w:rsidR="001B073B">
        <w:t xml:space="preserve">odel </w:t>
      </w:r>
      <w:r>
        <w:t>a</w:t>
      </w:r>
      <w:r w:rsidR="001B073B">
        <w:t xml:space="preserve">vailability </w:t>
      </w:r>
    </w:p>
    <w:p w14:paraId="50308358" w14:textId="570E0A15" w:rsidR="001B073B" w:rsidRDefault="001B073B" w:rsidP="001B073B">
      <w:pPr>
        <w:spacing w:line="480" w:lineRule="auto"/>
      </w:pPr>
      <w:r>
        <w:t xml:space="preserve">Reconstructing a metabolic network is an iterative process; therefore, to encourage future updates and expansions, it is paramount that reconstructions be as clear as possible </w:t>
      </w:r>
      <w:r>
        <w:fldChar w:fldCharType="begin"/>
      </w:r>
      <w:r>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Pr="007C0A49">
        <w:t>(42)</w:t>
      </w:r>
      <w:r>
        <w:fldChar w:fldCharType="end"/>
      </w:r>
      <w:r>
        <w:t xml:space="preserve">. We have strived for clarity in both our nomenclature and in our decision making process for including each reaction present in our reconstruction. Reactions and metabolites in our network are based upon identifiers and names found in </w:t>
      </w:r>
      <w:proofErr w:type="spellStart"/>
      <w:r>
        <w:t>Kbase</w:t>
      </w:r>
      <w:proofErr w:type="spellEnd"/>
      <w:r>
        <w:t xml:space="preserve">, but also include crosslinks to </w:t>
      </w:r>
      <w:proofErr w:type="spellStart"/>
      <w:r>
        <w:t>ChEBI</w:t>
      </w:r>
      <w:proofErr w:type="spellEnd"/>
      <w:r>
        <w:t xml:space="preserve"> </w:t>
      </w:r>
      <w:r>
        <w:fldChar w:fldCharType="begin"/>
      </w:r>
      <w:r w:rsidR="000245DA">
        <w:instrText xml:space="preserve"> ADDIN ZOTERO_ITEM CSL_CITATION {"citationID":"ousa9qvtq","properties":{"formattedCitation":"(54)","plainCitation":"(54)"},"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fldChar w:fldCharType="separate"/>
      </w:r>
      <w:r w:rsidR="000245DA" w:rsidRPr="000245DA">
        <w:t>(54)</w:t>
      </w:r>
      <w:r>
        <w:fldChar w:fldCharType="end"/>
      </w:r>
      <w:r>
        <w:t xml:space="preserve"> and KEGG identifiers </w:t>
      </w:r>
      <w:r>
        <w:fldChar w:fldCharType="begin"/>
      </w:r>
      <w:r>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fldChar w:fldCharType="separate"/>
      </w:r>
      <w:r w:rsidRPr="007C0A49">
        <w:t>(36)</w:t>
      </w:r>
      <w:r>
        <w:fldChar w:fldCharType="end"/>
      </w:r>
      <w:r>
        <w:t xml:space="preserve">, enzyme commission numbers, and reaction subsystems where available. Each reaction in the reconstruction is also connected to its literature and/or database source, plus its reaction confidence score when applicable (Supplementary Materials). </w:t>
      </w:r>
    </w:p>
    <w:p w14:paraId="518A8790" w14:textId="12062344" w:rsidR="001B073B" w:rsidRPr="001B073B" w:rsidRDefault="001B073B" w:rsidP="00E124F1">
      <w:pPr>
        <w:spacing w:line="480" w:lineRule="auto"/>
      </w:pPr>
      <w:r>
        <w:t xml:space="preserve">Additionally, we have sought to maximize usability of both our reconstruction and our model. The systems biology markup language (SBML) is a standard medium for distributing metabolic reconstructions </w:t>
      </w:r>
      <w:r>
        <w:fldChar w:fldCharType="begin"/>
      </w:r>
      <w:r w:rsidR="000245DA">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fldChar w:fldCharType="separate"/>
      </w:r>
      <w:r w:rsidR="000245DA" w:rsidRPr="000245DA">
        <w:t>(55)</w:t>
      </w:r>
      <w:r>
        <w:fldChar w:fldCharType="end"/>
      </w:r>
      <w:r>
        <w:t xml:space="preserve">; thus, we have included our reaction network in SBML level 2, the highest version currently supported by the COBRA Toolbox </w:t>
      </w:r>
      <w:r>
        <w:fldChar w:fldCharType="begin"/>
      </w:r>
      <w:r>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Pr="007C0A49">
        <w:t>(41)</w:t>
      </w:r>
      <w:r>
        <w:fldChar w:fldCharType="end"/>
      </w:r>
      <w:r>
        <w:t xml:space="preserve">. In our experience using reconstructions from other groups, we have found a wide range of usability, from those that can easily be imported and simulated to those that are difficult to use and interpret. In the interest of making our simulations and results easy to reproduce, we have included our reconstruction in MATLAB data structure format and all of our codes for simulating model growth on different media and gene knockout phenotypes (Supplementary Materials).We have also made our codes and reconstruction available on </w:t>
      </w:r>
      <w:proofErr w:type="spellStart"/>
      <w:r>
        <w:t>Github</w:t>
      </w:r>
      <w:proofErr w:type="spellEnd"/>
      <w:r>
        <w:t xml:space="preserve"> (</w:t>
      </w:r>
      <w:r w:rsidRPr="00E515B0">
        <w:t>https://github.com/marichards/methanococcus</w:t>
      </w:r>
      <w:r>
        <w:t>).</w:t>
      </w:r>
    </w:p>
    <w:p w14:paraId="722EFC5E" w14:textId="77777777" w:rsidR="00414739" w:rsidRDefault="00414739" w:rsidP="00414739">
      <w:pPr>
        <w:pStyle w:val="Heading1"/>
      </w:pPr>
      <w:r>
        <w:lastRenderedPageBreak/>
        <w:t>Results</w:t>
      </w:r>
    </w:p>
    <w:p w14:paraId="0F94A341" w14:textId="0E3D5A20" w:rsidR="00920B05" w:rsidRPr="00920B05" w:rsidRDefault="008E7561" w:rsidP="00920B05">
      <w:pPr>
        <w:pStyle w:val="Heading2"/>
      </w:pPr>
      <w:r>
        <w:t>Basic r</w:t>
      </w:r>
      <w:commentRangeStart w:id="39"/>
      <w:r w:rsidR="009C1D8D">
        <w:t xml:space="preserve">econstruction </w:t>
      </w:r>
      <w:r>
        <w:t>s</w:t>
      </w:r>
      <w:r w:rsidR="00920B05">
        <w:t>tatistics</w:t>
      </w:r>
      <w:commentRangeEnd w:id="39"/>
      <w:r w:rsidR="008270DA" w:rsidRPr="00FA2B14">
        <w:rPr>
          <w:rStyle w:val="CommentReference"/>
          <w:rFonts w:ascii="Calibri" w:eastAsia="Calibri" w:hAnsi="Calibri"/>
          <w:b w:val="0"/>
          <w:bCs w:val="0"/>
          <w:color w:val="auto"/>
        </w:rPr>
        <w:commentReference w:id="39"/>
      </w:r>
    </w:p>
    <w:p w14:paraId="5447A6E4" w14:textId="2F1720FB"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proofErr w:type="spellStart"/>
      <w:r w:rsidR="00080B94">
        <w:rPr>
          <w:i/>
        </w:rPr>
        <w:t>Methanosarcina</w:t>
      </w:r>
      <w:proofErr w:type="spellEnd"/>
      <w:r w:rsidR="00080B94">
        <w:rPr>
          <w:i/>
        </w:rPr>
        <w:t xml:space="preserve"> </w:t>
      </w:r>
      <w:proofErr w:type="spellStart"/>
      <w:r w:rsidR="00080B94">
        <w:rPr>
          <w:i/>
        </w:rPr>
        <w:t>barkeri</w:t>
      </w:r>
      <w:proofErr w:type="spellEnd"/>
      <w:r w:rsidR="00080B94">
        <w:rPr>
          <w:i/>
        </w:rPr>
        <w:t xml:space="preserve"> </w:t>
      </w:r>
      <w:r w:rsidR="00080B94">
        <w:t xml:space="preserve">and </w:t>
      </w:r>
      <w:proofErr w:type="spellStart"/>
      <w:r w:rsidR="00080B94">
        <w:rPr>
          <w:i/>
        </w:rPr>
        <w:t>Methanosarcina</w:t>
      </w:r>
      <w:proofErr w:type="spellEnd"/>
      <w:r w:rsidR="00080B94">
        <w:rPr>
          <w:i/>
        </w:rPr>
        <w:t xml:space="preserve"> </w:t>
      </w:r>
      <w:proofErr w:type="spellStart"/>
      <w:r w:rsidR="00080B94">
        <w:rPr>
          <w:i/>
        </w:rPr>
        <w:t>acetivorans</w:t>
      </w:r>
      <w:proofErr w:type="spellEnd"/>
      <w:r w:rsidR="00080B94">
        <w:rPr>
          <w:i/>
        </w:rPr>
        <w:t xml:space="preserve"> </w:t>
      </w:r>
      <w:r w:rsidR="00080B94">
        <w:t>(85.7% and 85.1%, respectively)</w:t>
      </w:r>
      <w:r w:rsidR="009D741D">
        <w:t xml:space="preserve"> </w:t>
      </w:r>
      <w:r w:rsidR="009D741D">
        <w:fldChar w:fldCharType="begin"/>
      </w:r>
      <w:r w:rsidR="000245DA">
        <w:instrText xml:space="preserve"> ADDIN ZOTERO_ITEM CSL_CITATION {"citationID":"23g9fpta9n","properties":{"formattedCitation":"(56, 57)","plainCitation":"(56, 5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0245DA" w:rsidRPr="000245DA">
        <w:t>(56, 57)</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w:t>
      </w:r>
      <w:r w:rsidR="00516D83">
        <w:lastRenderedPageBreak/>
        <w:t xml:space="preserve">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5A8A6D90" w:rsidR="00EF5BC0" w:rsidRDefault="001B073B" w:rsidP="00EF5BC0">
      <w:pPr>
        <w:pStyle w:val="Heading2"/>
      </w:pPr>
      <w:commentRangeStart w:id="40"/>
      <w:r>
        <w:t>Model</w:t>
      </w:r>
      <w:commentRangeEnd w:id="40"/>
      <w:r>
        <w:rPr>
          <w:rStyle w:val="CommentReference"/>
          <w:rFonts w:ascii="Calibri" w:eastAsia="Calibri" w:hAnsi="Calibri"/>
          <w:b w:val="0"/>
          <w:bCs w:val="0"/>
          <w:color w:val="auto"/>
        </w:rPr>
        <w:commentReference w:id="40"/>
      </w:r>
      <w:r>
        <w:t xml:space="preserve"> prediction </w:t>
      </w:r>
      <w:del w:id="41" w:author="Nathan Price" w:date="2016-05-19T09:34:00Z">
        <w:r w:rsidDel="008F7026">
          <w:delText xml:space="preserve">of the essentiality </w:delText>
        </w:r>
      </w:del>
      <w:ins w:id="42" w:author="Nathan Price" w:date="2016-05-19T09:34:00Z">
        <w:r w:rsidR="008F7026">
          <w:t xml:space="preserve">of </w:t>
        </w:r>
      </w:ins>
      <w:del w:id="43" w:author="Nathan Price" w:date="2016-05-19T09:34:00Z">
        <w:r w:rsidDel="008F7026">
          <w:delText xml:space="preserve">of </w:delText>
        </w:r>
      </w:del>
      <w:r>
        <w:t>electron bifurcation</w:t>
      </w:r>
      <w:ins w:id="44" w:author="Nathan Price" w:date="2016-05-19T09:34:00Z">
        <w:r w:rsidR="008F7026">
          <w:t xml:space="preserve"> essentiality</w:t>
        </w:r>
      </w:ins>
      <w:r>
        <w:t xml:space="preserve"> in hydrogenotrophic methanogenesis</w:t>
      </w:r>
      <w:r w:rsidR="00EF5BC0">
        <w:t xml:space="preserve"> </w:t>
      </w:r>
    </w:p>
    <w:p w14:paraId="46E3082A" w14:textId="4E258A8E" w:rsid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0245DA">
        <w:instrText xml:space="preserve"> ADDIN ZOTERO_ITEM CSL_CITATION {"citationID":"iqBtti8T","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0245DA" w:rsidRPr="000245DA">
        <w:t>(58)</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w:t>
      </w:r>
      <w:proofErr w:type="spellStart"/>
      <w:r w:rsidR="00D61662">
        <w:t>HdrDE</w:t>
      </w:r>
      <w:proofErr w:type="spellEnd"/>
      <w:r w:rsidR="00D61662">
        <w:t xml:space="preserv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proofErr w:type="spellStart"/>
      <w:r w:rsidR="00C96BB0">
        <w:t>Hdr</w:t>
      </w:r>
      <w:r w:rsidR="00827A2A">
        <w:t>DE</w:t>
      </w:r>
      <w:proofErr w:type="spellEnd"/>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w:t>
      </w:r>
      <w:proofErr w:type="spellStart"/>
      <w:r w:rsidR="00111FA8">
        <w:t>HdrABC</w:t>
      </w:r>
      <w:proofErr w:type="spellEnd"/>
      <w:r w:rsidR="00111FA8">
        <w:t xml:space="preserve"> complex that lacks </w:t>
      </w:r>
      <w:proofErr w:type="spellStart"/>
      <w:r w:rsidR="00111FA8">
        <w:t>heme</w:t>
      </w:r>
      <w:proofErr w:type="spellEnd"/>
      <w:r w:rsidR="00111FA8">
        <w:t xml:space="preserve">, but contains </w:t>
      </w:r>
      <w:proofErr w:type="spellStart"/>
      <w:r w:rsidR="00111FA8">
        <w:t>flavin</w:t>
      </w:r>
      <w:proofErr w:type="spellEnd"/>
      <w:r w:rsidR="00111FA8">
        <w:t xml:space="preserve"> adenine dinucleotide (FAD)</w:t>
      </w:r>
      <w:r w:rsidR="001F3FCA">
        <w:t xml:space="preserve"> </w:t>
      </w:r>
      <w:r w:rsidR="001F3FCA">
        <w:fldChar w:fldCharType="begin"/>
      </w:r>
      <w:r w:rsidR="000245DA">
        <w:instrText xml:space="preserve"> ADDIN ZOTERO_ITEM CSL_CITATION {"citationID":"2TagKVgd","properties":{"formattedCitation":"{\\rtf (59\\uc0\\u8211{}61)}","plainCitation":"(59–61)"},"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k."}],"issued":{"date-parts":[["1988",7,4]]}}}],"schema":"https://github.com/citation-style-language/schema/raw/master/csl-citation.json"} </w:instrText>
      </w:r>
      <w:r w:rsidR="001F3FCA">
        <w:fldChar w:fldCharType="separate"/>
      </w:r>
      <w:r w:rsidR="000245DA" w:rsidRPr="000245DA">
        <w:rPr>
          <w:szCs w:val="24"/>
        </w:rPr>
        <w:t>(59–61)</w:t>
      </w:r>
      <w:r w:rsidR="001F3FCA">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r w:rsidR="00B93B51">
        <w:t>two-</w:t>
      </w:r>
      <w:r w:rsidR="007A2E27">
        <w:t>step</w:t>
      </w:r>
      <w:r w:rsidR="000433A3">
        <w:t xml:space="preserve"> </w:t>
      </w:r>
      <w:r w:rsidR="00B93B51">
        <w:t xml:space="preserve">electron </w:t>
      </w:r>
      <w:r w:rsidR="007A2E27">
        <w:t xml:space="preserve">transfer </w:t>
      </w:r>
      <w:r w:rsidR="000433A3">
        <w:fldChar w:fldCharType="begin"/>
      </w:r>
      <w:r w:rsidR="000245DA">
        <w:instrText xml:space="preserve"> ADDIN ZOTERO_ITEM CSL_CITATION {"citationID":"22gbus05qu","properties":{"formattedCitation":"(62, 63)","plainCitation":"(62, 63)"},"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0245DA" w:rsidRPr="000245DA">
        <w:t>(62, 63)</w:t>
      </w:r>
      <w:r w:rsidR="000433A3">
        <w:fldChar w:fldCharType="end"/>
      </w:r>
      <w:r w:rsidR="005E7FDF">
        <w:t>.</w:t>
      </w:r>
      <w:r w:rsidR="007C0A49">
        <w:t xml:space="preserve"> </w:t>
      </w:r>
      <w:r w:rsidR="005E7FDF">
        <w:t xml:space="preserve"> </w:t>
      </w:r>
      <w:r w:rsidR="00FA6B3D">
        <w:t xml:space="preserve">As shown in Figure 2, </w:t>
      </w:r>
      <w:proofErr w:type="spellStart"/>
      <w:r w:rsidR="00FC0F74">
        <w:t>HdrABC</w:t>
      </w:r>
      <w:proofErr w:type="spellEnd"/>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0245DA">
        <w:instrText xml:space="preserve"> ADDIN ZOTERO_ITEM CSL_CITATION {"citationID":"1d59omksa9","properties":{"formattedCitation":"(12, 64)","plainCitation":"(12, 64)"},"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0245DA" w:rsidRPr="000245DA">
        <w:t>(12, 64)</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 xml:space="preserve">reduction via </w:t>
      </w:r>
      <w:proofErr w:type="spellStart"/>
      <w:r w:rsidR="002D7B41">
        <w:t>Fwd</w:t>
      </w:r>
      <w:proofErr w:type="spellEnd"/>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0245DA">
        <w:instrText xml:space="preserve"> ADDIN ZOTERO_ITEM CSL_CITATION {"citationID":"hIQcRX3F","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0245DA" w:rsidRPr="000245DA">
        <w:t>(58)</w:t>
      </w:r>
      <w:r w:rsidR="002D7B41">
        <w:fldChar w:fldCharType="end"/>
      </w:r>
      <w:r w:rsidR="003A0B8B">
        <w:t>.</w:t>
      </w:r>
      <w:r w:rsidR="00316621">
        <w:rPr>
          <w:rStyle w:val="CommentReference"/>
          <w:rFonts w:ascii="Calibri" w:hAnsi="Calibri"/>
        </w:rPr>
        <w:commentReference w:id="45"/>
      </w:r>
    </w:p>
    <w:p w14:paraId="0A01B619" w14:textId="09AB1320" w:rsidR="001B073B" w:rsidRPr="00F155A9" w:rsidRDefault="001B073B" w:rsidP="001B073B">
      <w:pPr>
        <w:spacing w:line="480" w:lineRule="auto"/>
        <w:jc w:val="center"/>
      </w:pPr>
      <m:oMath>
        <m:r>
          <w:rPr>
            <w:rFonts w:ascii="Cambria Math" w:hAnsi="Cambria Math"/>
          </w:rPr>
          <m:t>CoB-S-S-CoM+</m:t>
        </m:r>
        <m:sSub>
          <m:sSubPr>
            <m:ctrlPr>
              <w:ins w:id="46" w:author="Nathan Price" w:date="2016-05-19T09:29:00Z">
                <w:rPr>
                  <w:rFonts w:ascii="Cambria Math" w:hAnsi="Cambria Math"/>
                  <w:i/>
                </w:rPr>
              </w:ins>
            </m:ctrlPr>
          </m:sSubPr>
          <m:e>
            <m:r>
              <w:rPr>
                <w:rFonts w:ascii="Cambria Math" w:hAnsi="Cambria Math"/>
              </w:rPr>
              <m:t>2 H</m:t>
            </m:r>
          </m:e>
          <m:sub>
            <m:r>
              <w:rPr>
                <w:rFonts w:ascii="Cambria Math" w:hAnsi="Cambria Math"/>
              </w:rPr>
              <m:t>2</m:t>
            </m:r>
          </m:sub>
        </m:sSub>
        <m:r>
          <w:rPr>
            <w:rFonts w:ascii="Cambria Math" w:hAnsi="Cambria Math"/>
          </w:rPr>
          <m:t>+</m:t>
        </m:r>
        <m:sSub>
          <m:sSubPr>
            <m:ctrlPr>
              <w:ins w:id="47" w:author="Nathan Price" w:date="2016-05-19T09:29:00Z">
                <w:rPr>
                  <w:rFonts w:ascii="Cambria Math" w:hAnsi="Cambria Math"/>
                  <w:i/>
                </w:rPr>
              </w:ins>
            </m:ctrlPr>
          </m:sSubPr>
          <m:e>
            <m:r>
              <w:rPr>
                <w:rFonts w:ascii="Cambria Math" w:hAnsi="Cambria Math"/>
              </w:rPr>
              <m:t>Fd</m:t>
            </m:r>
          </m:e>
          <m:sub>
            <m:r>
              <w:rPr>
                <w:rFonts w:ascii="Cambria Math" w:hAnsi="Cambria Math"/>
              </w:rPr>
              <m:t>ox</m:t>
            </m:r>
          </m:sub>
        </m:sSub>
        <m:r>
          <w:rPr>
            <w:rFonts w:ascii="Cambria Math" w:hAnsi="Cambria Math"/>
          </w:rPr>
          <m:t>⇌HS-CoB+HS-CoM+</m:t>
        </m:r>
        <m:sSub>
          <m:sSubPr>
            <m:ctrlPr>
              <w:ins w:id="48" w:author="Nathan Price" w:date="2016-05-19T09:29:00Z">
                <w:rPr>
                  <w:rFonts w:ascii="Cambria Math" w:hAnsi="Cambria Math"/>
                  <w:i/>
                </w:rPr>
              </w:ins>
            </m:ctrlPr>
          </m:sSubPr>
          <m:e>
            <m:r>
              <w:rPr>
                <w:rFonts w:ascii="Cambria Math" w:hAnsi="Cambria Math"/>
              </w:rPr>
              <m:t xml:space="preserve">2 </m:t>
            </m:r>
            <m:sSup>
              <m:sSupPr>
                <m:ctrlPr>
                  <w:ins w:id="49" w:author="Nathan Price" w:date="2016-05-19T09:29:00Z">
                    <w:rPr>
                      <w:rFonts w:ascii="Cambria Math" w:hAnsi="Cambria Math"/>
                      <w:i/>
                    </w:rPr>
                  </w:ins>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w:rPr>
            <w:rFonts w:ascii="Cambria Math" w:hAnsi="Cambria Math"/>
          </w:rPr>
          <m:t xml:space="preserve"> </m:t>
        </m:r>
      </m:oMath>
      <w:r>
        <w:t xml:space="preserve"> (Reaction 1)</w:t>
      </w:r>
    </w:p>
    <w:p w14:paraId="0C69484E" w14:textId="06DC3271" w:rsidR="00EF5BC0" w:rsidRPr="001B073B" w:rsidRDefault="008D1D61" w:rsidP="00E75F12">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 xml:space="preserve">–dependent </w:t>
      </w:r>
      <w:proofErr w:type="spellStart"/>
      <w:r w:rsidR="00AB74CE">
        <w:t>Hdr</w:t>
      </w:r>
      <w:proofErr w:type="spellEnd"/>
      <w:r w:rsidR="00AB74CE">
        <w:t xml:space="preserve">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 xml:space="preserve">in the absence of the methanophenazine-dependent </w:t>
      </w:r>
      <w:proofErr w:type="spellStart"/>
      <w:r w:rsidR="001F1D6B">
        <w:t>HdrDE</w:t>
      </w:r>
      <w:proofErr w:type="spellEnd"/>
      <w:r w:rsidR="001F1D6B">
        <w:t xml:space="preserv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proofErr w:type="spellStart"/>
      <w:r w:rsidR="00E75F12">
        <w:t>HdrABC</w:t>
      </w:r>
      <w:proofErr w:type="spellEnd"/>
      <w:r w:rsidR="00E75F12">
        <w:t xml:space="preserve"> </w:t>
      </w:r>
      <w:r w:rsidR="00713837">
        <w:t>reaction</w:t>
      </w:r>
      <w:r w:rsidR="001F1D6B">
        <w:t xml:space="preserve"> (Reaction </w:t>
      </w:r>
      <w:r w:rsidR="00316621">
        <w:t>1</w:t>
      </w:r>
      <w:r w:rsidR="001F1D6B">
        <w:t>).</w:t>
      </w:r>
      <w:r w:rsidR="00316621">
        <w:t xml:space="preserve"> </w:t>
      </w:r>
      <w:r w:rsidR="001F1D6B">
        <w:t>We removed electron bifurcation from this reaction b</w:t>
      </w:r>
      <w:r w:rsidR="008C0DD5">
        <w:t xml:space="preserve">y removing ferredoxin, </w:t>
      </w:r>
      <w:r w:rsidR="00713837">
        <w:t>balancing mass and charge to yield</w:t>
      </w:r>
      <w:r w:rsidR="00316621">
        <w:t xml:space="preserve"> </w:t>
      </w:r>
      <w:r w:rsidR="001F1D6B">
        <w:t>an altered reaction (</w:t>
      </w:r>
      <w:r w:rsidR="00E36B6B">
        <w:t>Reaction</w:t>
      </w:r>
      <w:r w:rsidR="00316621">
        <w:t xml:space="preserve"> 2</w:t>
      </w:r>
      <w:r w:rsidR="001F1D6B">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ins w:id="50" w:author="Nathan Price" w:date="2016-05-19T09:29:00Z">
                <w:rPr>
                  <w:rFonts w:ascii="Cambria Math" w:hAnsi="Cambria Math"/>
                  <w:i/>
                </w:rPr>
              </w:ins>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w:t>
      </w:r>
      <w:r w:rsidR="00105926">
        <w:rPr>
          <w:i/>
        </w:rPr>
        <w:lastRenderedPageBreak/>
        <w:t xml:space="preserve">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0D63EE1E"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0245DA">
        <w:instrText xml:space="preserve"> ADDIN ZOTERO_ITEM CSL_CITATION {"citationID":"mg5us3ref","properties":{"formattedCitation":"(65)","plainCitation":"(6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0245DA" w:rsidRPr="000245DA">
        <w:t>(65)</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0245DA">
        <w:instrText xml:space="preserve"> ADDIN ZOTERO_ITEM CSL_CITATION {"citationID":"1bs1pkv7m0","properties":{"formattedCitation":"(66)","plainCitation":"(6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0245DA" w:rsidRPr="000245DA">
        <w:t>(66)</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A77DDF">
        <w:t>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w:t>
      </w:r>
      <w:r w:rsidR="00EA1E5C">
        <w:t>mol</w:t>
      </w:r>
      <w:r w:rsidR="00E2618A">
        <w:t>e</w:t>
      </w:r>
      <w:r w:rsidR="00EA1E5C">
        <w:t xml:space="preserve"> of </w:t>
      </w:r>
      <w:r w:rsidR="005C4FC4">
        <w:t>methane produced</w:t>
      </w:r>
      <w:r w:rsidR="00A77DDF">
        <w:t xml:space="preserve"> (Figure 4)</w:t>
      </w:r>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cannot assume a central role in methanogenesis. </w:t>
      </w:r>
      <w:r w:rsidR="007232F3">
        <w:t xml:space="preserve">In keeping with </w:t>
      </w:r>
      <w:r w:rsidR="00EA1E5C">
        <w:t>these results</w:t>
      </w:r>
      <w:r w:rsidR="007232F3">
        <w:t xml:space="preserve">,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19A8F9DF" w14:textId="21D48AA1" w:rsidR="001F7E98" w:rsidRDefault="001F7E98" w:rsidP="001F7E98">
      <w:pPr>
        <w:pStyle w:val="Heading2"/>
      </w:pPr>
      <w:commentRangeStart w:id="51"/>
      <w:r>
        <w:t>Improvements</w:t>
      </w:r>
      <w:r w:rsidR="001B073B">
        <w:t xml:space="preserve"> </w:t>
      </w:r>
      <w:commentRangeEnd w:id="51"/>
      <w:r w:rsidR="008E7561">
        <w:rPr>
          <w:rStyle w:val="CommentReference"/>
          <w:rFonts w:ascii="Calibri" w:eastAsia="Calibri" w:hAnsi="Calibri"/>
          <w:b w:val="0"/>
          <w:bCs w:val="0"/>
          <w:color w:val="auto"/>
        </w:rPr>
        <w:commentReference w:id="51"/>
      </w:r>
      <w:r w:rsidR="001B073B">
        <w:t xml:space="preserve">to </w:t>
      </w:r>
      <w:ins w:id="52" w:author="Nathan Price" w:date="2016-05-19T09:35:00Z">
        <w:r w:rsidR="008F7026">
          <w:t xml:space="preserve">the reconstruction of </w:t>
        </w:r>
      </w:ins>
      <w:r w:rsidR="001B073B">
        <w:t>other biochemical pathways</w:t>
      </w:r>
    </w:p>
    <w:p w14:paraId="0286AD1E" w14:textId="29D01A3B"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0245DA">
        <w:instrText xml:space="preserve"> ADDIN ZOTERO_ITEM CSL_CITATION {"citationID":"kesh5maA","properties":{"formattedCitation":"(67)","plainCitation":"(67)"},"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0245DA" w:rsidRPr="000245DA">
        <w:t>(67)</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0245DA">
        <w:instrText xml:space="preserve"> ADDIN ZOTERO_ITEM CSL_CITATION {"citationID":"2i84i863d3","properties":{"formattedCitation":"(68)","plainCitation":"(68)"},"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0245DA" w:rsidRPr="000245DA">
        <w:t>(68)</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0245DA">
        <w:instrText xml:space="preserve"> ADDIN ZOTERO_ITEM CSL_CITATION {"citationID":"1v1bfrvejb","properties":{"formattedCitation":"(69)","plainCitation":"(6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0245DA" w:rsidRPr="000245DA">
        <w:t>(69)</w:t>
      </w:r>
      <w:r w:rsidR="00F45312">
        <w:fldChar w:fldCharType="end"/>
      </w:r>
      <w:r w:rsidR="00F45312">
        <w:t xml:space="preserve">. </w:t>
      </w:r>
      <w:r w:rsidR="00BF0803">
        <w:t xml:space="preserve">None of these pathways were included in our draft reconstruction and few were completely </w:t>
      </w:r>
      <w:r w:rsidR="00BF0803">
        <w:lastRenderedPageBreak/>
        <w:t>present in the Model SEED database</w:t>
      </w:r>
      <w:r w:rsidR="000B047B">
        <w:t xml:space="preserve"> </w:t>
      </w:r>
      <w:r w:rsidR="000B047B">
        <w:fldChar w:fldCharType="begin"/>
      </w:r>
      <w:r w:rsidR="000245DA">
        <w:instrText xml:space="preserve"> ADDIN ZOTERO_ITEM CSL_CITATION {"citationID":"OHWVYp2f","properties":{"formattedCitation":"(70)","plainCitation":"(70)"},"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0245DA" w:rsidRPr="000245DA">
        <w:t>(70)</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0C5B59B6"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0245DA">
        <w:instrText xml:space="preserve"> ADDIN ZOTERO_ITEM CSL_CITATION {"citationID":"1pmtfiqdui","properties":{"formattedCitation":"(71)","plainCitation":"(7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0245DA" w:rsidRPr="000245DA">
        <w:t>(7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commentRangeStart w:id="53"/>
      <w:r w:rsidR="00895FB4">
        <w:rPr>
          <w:i/>
        </w:rPr>
        <w:fldChar w:fldCharType="begin"/>
      </w:r>
      <w:r w:rsidR="000245DA">
        <w:rPr>
          <w:i/>
        </w:rPr>
        <w:instrText xml:space="preserve"> ADDIN ZOTERO_ITEM CSL_CITATION {"citationID":"2ivqp2ppq6","properties":{"formattedCitation":"(72)","plainCitation":"(72)"},"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0245DA" w:rsidRPr="000245DA">
        <w:t>(72)</w:t>
      </w:r>
      <w:r w:rsidR="00895FB4">
        <w:rPr>
          <w:i/>
        </w:rPr>
        <w:fldChar w:fldCharType="end"/>
      </w:r>
      <w:commentRangeEnd w:id="53"/>
      <w:r w:rsidR="009F44C4">
        <w:rPr>
          <w:rStyle w:val="CommentReference"/>
          <w:rFonts w:ascii="Calibri" w:hAnsi="Calibri"/>
        </w:rPr>
        <w:commentReference w:id="53"/>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p>
    <w:p w14:paraId="79B619A0" w14:textId="25FED877" w:rsidR="00B36C33" w:rsidRDefault="00F960CA" w:rsidP="00B36C33">
      <w:pPr>
        <w:pStyle w:val="Heading2"/>
      </w:pPr>
      <w:r>
        <w:t xml:space="preserve">Growth </w:t>
      </w:r>
      <w:r w:rsidR="008E7561">
        <w:t>y</w:t>
      </w:r>
      <w:r>
        <w:t xml:space="preserve">ield </w:t>
      </w:r>
      <w:r w:rsidR="008E7561">
        <w:t>v</w:t>
      </w:r>
      <w:r w:rsidR="00B36C33">
        <w:t>alidation</w:t>
      </w:r>
      <w:r>
        <w:t xml:space="preserve"> and ATP </w:t>
      </w:r>
      <w:r w:rsidR="008E7561">
        <w:t>m</w:t>
      </w:r>
      <w:r>
        <w:t>aintenance</w:t>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w:t>
      </w:r>
      <w:proofErr w:type="gramStart"/>
      <w:r w:rsidR="00966C6C">
        <w:t>mg(</w:t>
      </w:r>
      <w:proofErr w:type="gramEnd"/>
      <w:r w:rsidR="00966C6C">
        <w:t>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165D9F52"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0245DA">
        <w:instrText xml:space="preserve"> ADDIN ZOTERO_ITEM CSL_CITATION {"citationID":"uin4blve5","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0245DA" w:rsidRPr="000245DA">
        <w:t>(56)</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w:t>
      </w:r>
      <w:r w:rsidR="00B65741">
        <w:lastRenderedPageBreak/>
        <w:t>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p>
    <w:p w14:paraId="6D7FA8D8" w14:textId="2D43F6C8"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0245DA">
        <w:rPr>
          <w:i/>
        </w:rPr>
        <w:instrText xml:space="preserve"> ADDIN ZOTERO_ITEM CSL_CITATION {"citationID":"Bcn0Pkvz","properties":{"formattedCitation":"(73)","plainCitation":"(7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0245DA" w:rsidRPr="000245DA">
        <w:t>(7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 xml:space="preserve">169.9 </w:t>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0245DA">
        <w:instrText xml:space="preserve"> ADDIN ZOTERO_ITEM CSL_CITATION {"citationID":"e6tuams2n","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0245DA" w:rsidRPr="000245DA">
        <w:t>(56)</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0245DA">
        <w:rPr>
          <w:i/>
        </w:rPr>
        <w:instrText xml:space="preserve"> ADDIN ZOTERO_ITEM CSL_CITATION {"citationID":"2n2e4ku1kr","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0245DA" w:rsidRPr="000245DA">
        <w:t>(56)</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75A81D9B" w:rsidR="00F960CA" w:rsidRDefault="008E7561" w:rsidP="004D255E">
      <w:pPr>
        <w:pStyle w:val="Heading2"/>
      </w:pPr>
      <w:r>
        <w:t>Gene k</w:t>
      </w:r>
      <w:r w:rsidR="00F960CA">
        <w:t xml:space="preserve">nockout </w:t>
      </w:r>
      <w:r>
        <w:t>v</w:t>
      </w:r>
      <w:r w:rsidR="00F960CA">
        <w:t>alidation</w:t>
      </w:r>
    </w:p>
    <w:p w14:paraId="557D5AAE" w14:textId="55D7D2AE"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0245DA">
        <w:rPr>
          <w:i/>
        </w:rPr>
        <w:instrText xml:space="preserve"> ADDIN ZOTERO_ITEM CSL_CITATION {"citationID":"26th8g5t52","properties":{"formattedCitation":"(74)","plainCitation":"(7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0245DA" w:rsidRPr="000245DA">
        <w:t>(74)</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0245DA">
        <w:rPr>
          <w:i/>
        </w:rPr>
        <w:instrText xml:space="preserve"> ADDIN ZOTERO_ITEM CSL_CITATION {"citationID":"289b8k3usl","properties":{"formattedCitation":"(75)","plainCitation":"(7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0245DA" w:rsidRPr="000245DA">
        <w:t>(75)</w:t>
      </w:r>
      <w:r w:rsidR="001E6ABD">
        <w:rPr>
          <w:i/>
        </w:rPr>
        <w:fldChar w:fldCharType="end"/>
      </w:r>
      <w:r w:rsidR="00676337">
        <w:rPr>
          <w:i/>
        </w:rPr>
        <w:t>.</w:t>
      </w:r>
      <w:r w:rsidR="00243CF0">
        <w:t xml:space="preserve"> </w:t>
      </w:r>
      <w:r w:rsidR="00676337">
        <w:t xml:space="preserve">Although this dataset does not contain the same </w:t>
      </w:r>
      <w:r w:rsidR="00676337">
        <w:lastRenderedPageBreak/>
        <w:t xml:space="preserve">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7E64E8F5"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F42364">
        <w:t>our model achieved 90% prediction accuracy and a Matthew’s c</w:t>
      </w:r>
      <w:r w:rsidR="00924A91">
        <w:t>orrelation coefficient (MCC) of 0.67</w:t>
      </w:r>
      <w:commentRangeStart w:id="54"/>
      <w:r w:rsidR="00924A91">
        <w:t xml:space="preserve">. </w:t>
      </w:r>
      <w:r w:rsidR="00616AC1">
        <w:t xml:space="preserve">This MCC compares quite favorably with </w:t>
      </w:r>
      <w:r w:rsidR="00924A91">
        <w:t xml:space="preserve"> the single gene deletion overall MCCs</w:t>
      </w:r>
      <w:r w:rsidR="00616AC1">
        <w:t xml:space="preserve"> for</w:t>
      </w:r>
      <w:r w:rsidR="00924A91">
        <w:t xml:space="preserve"> </w:t>
      </w:r>
      <w:r w:rsidR="00924A91">
        <w:rPr>
          <w:i/>
        </w:rPr>
        <w:t>Saccharomyces cerevisiae</w:t>
      </w:r>
      <w:r w:rsidR="00924A91">
        <w:t xml:space="preserve"> models—among the best curated and most revised models to date—</w:t>
      </w:r>
      <w:r w:rsidR="00616AC1">
        <w:t>that range</w:t>
      </w:r>
      <w:r w:rsidR="00924A91">
        <w:t xml:space="preserve"> from 0.38-0.62 </w:t>
      </w:r>
      <w:r w:rsidR="00924A91">
        <w:fldChar w:fldCharType="begin"/>
      </w:r>
      <w:r w:rsidR="00924A91">
        <w:instrText xml:space="preserve"> ADDIN ZOTERO_ITEM CSL_CITATION {"citationID":"2abtfng30j","properties":{"formattedCitation":"(76)","plainCitation":"(76)"},"citationItems":[{"id":441,"uris":["http://zotero.org/users/2565720/items/5P3GDUGB"],"uri":["http://zotero.org/users/2565720/items/5P3GDUGB"],"itemData":{"id":441,"type":"article-journal","title":"Comparative Analysis of Yeast Metabolic Network Models Highlights Progress, Opportunities for Metabolic Reconstruction","container-title":"PLoS Comput Biol","page":"e1004530","volume":"11","issue":"11","source":"PLoS Journals","abstract":"Author Summary Scientists have been mapping the chemical reactions cells use to grow and manage waste since before enzymes were first identified more than 150 years ago. The model yeast Saccharomyces cerevisiae has one of the most extensively studied metabolic networks, including at least 25 metabolic network models published since 2003. If iterative model improvement refines the metabolic network map, we would expect eventual convergence to a full, accurate metabolic network reconstruction. In this study, we looked for evidence of such convergence through comparative analysis of 12 genome-scale yeast models. We conducted simulations and evaluated model features such as predictive accuracy, genomic coverage and the included metabolites and reactions. We found that no single metric for evaluating models can adequately summarize important aspects of model quality. In some cases, we observed tradeoffs between model predictive accuracy and network coverage. We found evidence of incremental changes to the network reconstruction, but not marked shifts in model predictive ability or other metrics clearly arising from changes to the network alone. This work has broader implications to computational reconstruction of metabolic networks for any organism, and suggests that there is opportunity for refocusing the model building process to better support mapping cellular metabolic networks.","DOI":"10.1371/journal.pcbi.1004530","journalAbbreviation":"PLoS Comput Biol","author":[{"family":"Heavner","given":"Benjamin D."},{"family":"Price","given":"Nathan D."}],"issued":{"date-parts":[["2015",11,13]]}}}],"schema":"https://github.com/citation-style-language/schema/raw/master/csl-citation.json"} </w:instrText>
      </w:r>
      <w:r w:rsidR="00924A91">
        <w:fldChar w:fldCharType="separate"/>
      </w:r>
      <w:r w:rsidR="00924A91" w:rsidRPr="00924A91">
        <w:t>(76)</w:t>
      </w:r>
      <w:r w:rsidR="00924A91">
        <w:fldChar w:fldCharType="end"/>
      </w:r>
      <w:r w:rsidR="00924A91">
        <w:t>. Our model’s comparatively</w:t>
      </w:r>
      <w:r w:rsidR="00F42364">
        <w:t xml:space="preserve"> high </w:t>
      </w:r>
      <w:r w:rsidR="00924A91">
        <w:t>correlation with experimental knockouts</w:t>
      </w:r>
      <w:r w:rsidR="00F42364">
        <w:t xml:space="preserve"> suggested that our model is an excellent predictor of growth phenotype based on genotype changes in central carbon metabolism. </w:t>
      </w:r>
      <w:commentRangeEnd w:id="54"/>
      <w:r w:rsidR="00616AC1">
        <w:rPr>
          <w:rStyle w:val="CommentReference"/>
          <w:rFonts w:ascii="Calibri" w:hAnsi="Calibri"/>
        </w:rPr>
        <w:commentReference w:id="54"/>
      </w:r>
      <w:r w:rsidR="00F42364">
        <w:t xml:space="preserve">This result was particularly encouraging because we avoided training our model on this dataset in the interest of preventing overfitting our model to the validation set. </w:t>
      </w:r>
    </w:p>
    <w:p w14:paraId="51A7DEF2" w14:textId="14678839" w:rsidR="00051CB0" w:rsidRPr="000D73AB" w:rsidRDefault="00DA668C" w:rsidP="00051CB0">
      <w:pPr>
        <w:spacing w:line="480" w:lineRule="auto"/>
      </w:pPr>
      <w:r>
        <w:t>As shown by Figure 5, our model incorrectly predicts knockout lethality for 3 cases; all of these incorrect predictions have similar bases in the model.</w:t>
      </w:r>
      <w:r w:rsidR="00860C6C"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00860C6C" w:rsidRPr="00172A43">
        <w:t>Methanogensis</w:t>
      </w:r>
      <w:proofErr w:type="spellEnd"/>
      <w:r w:rsidR="00860C6C" w:rsidRPr="00172A43">
        <w:t xml:space="preserve">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w:t>
      </w:r>
      <w:proofErr w:type="spellStart"/>
      <w:r w:rsidR="00860C6C" w:rsidRPr="00172A43">
        <w:t>Eha</w:t>
      </w:r>
      <w:proofErr w:type="spellEnd"/>
      <w:r w:rsidR="00860C6C" w:rsidRPr="00172A43">
        <w:t xml:space="preserve">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860C6C" w:rsidRPr="00172A43">
        <w:t>. Thus, the</w:t>
      </w:r>
      <w:r w:rsidR="00860C6C">
        <w:t xml:space="preserve"> actual</w:t>
      </w:r>
      <w:r w:rsidR="00860C6C"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46B0B065" w14:textId="77777777" w:rsidR="00414739" w:rsidRDefault="00414739" w:rsidP="00414739">
      <w:pPr>
        <w:pStyle w:val="Heading1"/>
      </w:pPr>
      <w:r>
        <w:lastRenderedPageBreak/>
        <w:t>Discussion</w:t>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073CEE6C"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0245DA">
        <w:instrText xml:space="preserve"> ADDIN ZOTERO_ITEM CSL_CITATION {"citationID":"1dnlomru60","properties":{"formattedCitation":"(28, 56, 57)","plainCitation":"(28, 56, 57)"},"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0245DA" w:rsidRPr="000245DA">
        <w:t>(28, 56, 57)</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946BFB">
        <w:t xml:space="preserve">Interestingly, there is evidence that </w:t>
      </w:r>
      <w:r w:rsidR="00946BFB">
        <w:rPr>
          <w:i/>
        </w:rPr>
        <w:t xml:space="preserve">M. maripaludis </w:t>
      </w:r>
      <w:r w:rsidR="00946BFB">
        <w:t>uses multiple forms of ferredoxin as electron carriers and may require discrete ferredoxins for certain reactions, such as electron bifurcation, reduction of CO</w:t>
      </w:r>
      <w:r w:rsidR="00946BFB" w:rsidRPr="00B236BD">
        <w:rPr>
          <w:vertAlign w:val="subscript"/>
        </w:rPr>
        <w:t>2</w:t>
      </w:r>
      <w:r w:rsidR="00946BFB">
        <w:t xml:space="preserve"> to </w:t>
      </w:r>
      <w:proofErr w:type="spellStart"/>
      <w:r w:rsidR="00946BFB">
        <w:t>formylmethanofuran</w:t>
      </w:r>
      <w:proofErr w:type="spellEnd"/>
      <w:r w:rsidR="00946BFB">
        <w:t xml:space="preserve">, and some biosynthetic reactions </w:t>
      </w:r>
      <w:r w:rsidR="00946BFB">
        <w:fldChar w:fldCharType="begin"/>
      </w:r>
      <w:r w:rsidR="00924A91">
        <w:instrText xml:space="preserve"> ADDIN ZOTERO_ITEM CSL_CITATION {"citationID":"2g2qvo6ckt","properties":{"formattedCitation":"(77)","plainCitation":"(7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946BFB">
        <w:fldChar w:fldCharType="separate"/>
      </w:r>
      <w:r w:rsidR="00924A91" w:rsidRPr="00924A91">
        <w:t>(77)</w:t>
      </w:r>
      <w:r w:rsidR="00946BFB">
        <w:fldChar w:fldCharType="end"/>
      </w:r>
      <w:r w:rsidR="00946BFB">
        <w:t>. Ferredoxin specificity for these and other reactions remains an open question that could profoundly affect electron carrier utilization and have implications in native and mutant genotypes, a possibility we have acknowledged by allowing either promiscuous or specific ferredoxins in our reconstruction (see Supplemental Materials). Using this function theoretically tightens the coupling between the aforementioned reactions by restricting each set to one pool of electron carriers; however, this change currently has minimal effects on predicted growth yields and fluxes. T</w:t>
      </w:r>
      <w:r w:rsidR="00A20472">
        <w:t>he difficulty</w:t>
      </w:r>
      <w:r w:rsidR="00946BFB">
        <w:t xml:space="preserve"> of implementing ferredoxin specificity</w:t>
      </w:r>
      <w:r w:rsidR="00A20472">
        <w:t xml:space="preserve"> in iMR540</w:t>
      </w:r>
      <w:r w:rsidR="00946BFB">
        <w:t xml:space="preserve"> </w:t>
      </w:r>
      <w:r w:rsidR="00A20472">
        <w:t>illustrates</w:t>
      </w:r>
      <w:r w:rsidR="00946BFB">
        <w:t xml:space="preserve"> a need for future studies </w:t>
      </w:r>
      <w:r w:rsidR="00A20472">
        <w:t>to</w:t>
      </w:r>
      <w:r w:rsidR="00946BFB">
        <w:t xml:space="preserve"> demystify the roles of different ferredoxin species</w:t>
      </w:r>
      <w:r w:rsidR="00A20472">
        <w:t xml:space="preserve"> </w:t>
      </w:r>
      <w:r w:rsidR="00A20472">
        <w:rPr>
          <w:i/>
        </w:rPr>
        <w:t xml:space="preserve">M. maripaludis </w:t>
      </w:r>
      <w:r w:rsidR="00A20472">
        <w:t>metabolism, particularly</w:t>
      </w:r>
      <w:r w:rsidR="00946BFB">
        <w:t xml:space="preserve"> in electron bifurcation</w:t>
      </w:r>
      <w:r w:rsidR="00A20472">
        <w:t xml:space="preserve">. A clearer picture of ferredoxin promiscuity </w:t>
      </w:r>
      <w:r w:rsidR="00946BFB">
        <w:t>could notably impact predicted flux distributions and gene knockout phenotypes</w:t>
      </w:r>
      <w:r w:rsidR="00A20472">
        <w:t xml:space="preserve"> and</w:t>
      </w:r>
      <w:r w:rsidR="00946BFB">
        <w:t xml:space="preserve"> have important implications for hypothesizing strain designs, thus including multiple ferredoxins could be vital for effective metabolic engineering. </w:t>
      </w:r>
    </w:p>
    <w:p w14:paraId="159D1DB1" w14:textId="536AB947"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A20472">
        <w:t xml:space="preserve">These modifications demonstrated the need for rigorous manual curation to add known biochemical pathways that were not part of the automated reconstruction and remove pathways that are known not to function in the organism. By employing these methods and by working collaboratively with </w:t>
      </w:r>
      <w:r w:rsidR="00A20472">
        <w:rPr>
          <w:i/>
        </w:rPr>
        <w:t>M. maripaludis</w:t>
      </w:r>
      <w:r w:rsidR="00A20472">
        <w:t xml:space="preserve"> experts, we have created a reconstruction that maximizes consistency with biochemical literature of our organism. </w:t>
      </w:r>
      <w:r w:rsidR="008E7561">
        <w:t>The efficacy of these methods is shown not only in the qualitative accuracy of our reconstruction, but also in the formidable quantitative capabilities of the resulting model. Our model performed well in a LOOCV analysis of growth yield data and compared favorably with experimental gene knockout data, suggesting a high propensity for generating predictions that are consistent with observed biology.</w:t>
      </w:r>
      <w:r w:rsidR="008E7561" w:rsidRPr="008E7561">
        <w:t xml:space="preserve"> </w:t>
      </w:r>
      <w:r w:rsidR="008E7561">
        <w:t>Though growth yield validation is not an absolute measure of model performance, our model’s ability to closely reproduce experimental results in a LOOCV setting that mitigated overfitting suggested a high propensity for generating viable growth predictions. Moreover, the relative consistency between measured and predicted values indicated our model’s robustness for predicting growth yields across a range of different dilution and methane secretion rates.</w:t>
      </w:r>
    </w:p>
    <w:p w14:paraId="4788BDE8" w14:textId="658D90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w:t>
      </w:r>
      <w:r w:rsidR="008E7561">
        <w:t xml:space="preserve">We expect that this straightforward calculation (Methods) will be a useful addition to our model, particularly as we aim to use it as a platform for generating possible strain designs. With regard to free energy, methanogens are particularly notable in that they subsist close to the thermodynamic limit to support growth </w:t>
      </w:r>
      <w:r w:rsidR="008E7561">
        <w:fldChar w:fldCharType="begin"/>
      </w:r>
      <w:r w:rsidR="008E7561">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8E7561">
        <w:fldChar w:fldCharType="separate"/>
      </w:r>
      <w:r w:rsidR="008E7561" w:rsidRPr="007C0A49">
        <w:t>(32)</w:t>
      </w:r>
      <w:r w:rsidR="008E7561">
        <w:fldChar w:fldCharType="end"/>
      </w:r>
      <w:r w:rsidR="008E7561">
        <w:t>. It follows that for any potential strain design, we must pay particular attention to the overall free energy of our system, lest it dip below this vital threshold. It may also provide a metric for differentiating between multiple feasible strain designs by ranking them in order of thermodynamic feasibility. At the very least, it serves as an additional capability of our model and as a checkpoint to ensure that our overall stoichiometry matches up with overall free energy.</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w:t>
      </w:r>
      <w:r w:rsidR="00752D4E">
        <w:lastRenderedPageBreak/>
        <w:t xml:space="preserve">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7AB48255" w14:textId="02D087CA" w:rsidR="000245DA"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w:t>
      </w:r>
      <w:r w:rsidR="008E7561">
        <w:t xml:space="preserve">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2DFF893D" w14:textId="77777777" w:rsidR="00924A91" w:rsidRDefault="00A40676" w:rsidP="00924A91">
      <w:pPr>
        <w:pStyle w:val="Bibliography"/>
      </w:pPr>
      <w:r>
        <w:fldChar w:fldCharType="begin"/>
      </w:r>
      <w:r w:rsidR="000245DA">
        <w:instrText xml:space="preserve"> ADDIN ZOTERO_BIBL {"custom":[]} CSL_BIBLIOGRAPHY </w:instrText>
      </w:r>
      <w:r>
        <w:fldChar w:fldCharType="separate"/>
      </w:r>
      <w:r w:rsidR="00924A91">
        <w:t xml:space="preserve">1. </w:t>
      </w:r>
      <w:r w:rsidR="00924A91">
        <w:tab/>
        <w:t>Kirschke S, Bousquet P, Ciais P, Saunois M, Canadell JG, Dlugokencky EJ, Bergamaschi P, Bergmann D, Blake DR, Bruhwiler L, Cameron-Smith P, Castaldi S, Chevallier F, Feng L, Fraser A, Heimann M, Hodson EL, Houweling S, Josse B, Fraser PJ, Krummel PB, Lamarque J-F, Langenfelds RL, Le Quéré C, Naik V, O’Doherty S, Palmer PI, Pison I, Plummer D, Poulter B, Prinn RG, Rigby M, Ringeval B, Santini M, Schmidt M, Shindell DT, Simpson IJ, Spahni R, Steele LP, Strode SA, Sudo K, Szopa S, van der Werf GR, Voulgarakis A, van Weele M, Weiss RF, Williams JE, Zeng G. 2013. Three decades of global methane sources and sinks. Nat Geosci 6:813–823.</w:t>
      </w:r>
    </w:p>
    <w:p w14:paraId="3F40C180" w14:textId="77777777" w:rsidR="00924A91" w:rsidRDefault="00924A91" w:rsidP="00924A91">
      <w:pPr>
        <w:pStyle w:val="Bibliography"/>
      </w:pPr>
      <w:r>
        <w:lastRenderedPageBreak/>
        <w:t xml:space="preserve">2. </w:t>
      </w:r>
      <w:r>
        <w:tab/>
        <w:t>Thauer RK, Kaster A-K, Seedorf H, Buckel W, Hedderich R. 2008. Methanogenic archaea: ecologically relevant differences in energy conservation. Nat Rev Microbiol 6:579–591.</w:t>
      </w:r>
    </w:p>
    <w:p w14:paraId="324C2B42" w14:textId="77777777" w:rsidR="00924A91" w:rsidRDefault="00924A91" w:rsidP="00924A91">
      <w:pPr>
        <w:pStyle w:val="Bibliography"/>
      </w:pPr>
      <w:r>
        <w:t xml:space="preserve">3. </w:t>
      </w:r>
      <w:r>
        <w:tab/>
        <w:t>Montzka SA, Dlugokencky EJ, Butler JH. 2011. Non-CO2 greenhouse gases and climate change. Nature 476:43–50.</w:t>
      </w:r>
    </w:p>
    <w:p w14:paraId="2F246210" w14:textId="77777777" w:rsidR="00924A91" w:rsidRDefault="00924A91" w:rsidP="00924A91">
      <w:pPr>
        <w:pStyle w:val="Bibliography"/>
      </w:pPr>
      <w:r>
        <w:t xml:space="preserve">4. </w:t>
      </w:r>
      <w:r>
        <w:tab/>
        <w:t>Haynes CA, Gonzalez R. 2014. Rethinking biological activation of methane and conversion to liquid fuels. Nat Chem Biol 10:331–339.</w:t>
      </w:r>
    </w:p>
    <w:p w14:paraId="21D2C68C" w14:textId="77777777" w:rsidR="00924A91" w:rsidRDefault="00924A91" w:rsidP="00924A91">
      <w:pPr>
        <w:pStyle w:val="Bibliography"/>
      </w:pPr>
      <w:r>
        <w:t xml:space="preserve">5. </w:t>
      </w:r>
      <w:r>
        <w:tab/>
        <w:t>Levi M. 2013. Climate consequences of natural gas as a bridge fuel. Clim Change 118:609–623.</w:t>
      </w:r>
    </w:p>
    <w:p w14:paraId="2E17AE52" w14:textId="77777777" w:rsidR="00924A91" w:rsidRDefault="00924A91" w:rsidP="00924A91">
      <w:pPr>
        <w:pStyle w:val="Bibliography"/>
      </w:pPr>
      <w:r>
        <w:t xml:space="preserve">6. </w:t>
      </w:r>
      <w:r>
        <w:tab/>
        <w:t>Mueller TJ, Grisewood MJ, Nazem-Bokaee H, Gopalakrishnan S, Ferry JG, Wood TK, Maranas CD. 2014. Methane oxidation by anaerobic archaea for conversion to liquid fuels. J Ind Microbiol Biotechnol 42:391–401.</w:t>
      </w:r>
    </w:p>
    <w:p w14:paraId="5D8741E0" w14:textId="77777777" w:rsidR="00924A91" w:rsidRDefault="00924A91" w:rsidP="00924A91">
      <w:pPr>
        <w:pStyle w:val="Bibliography"/>
      </w:pPr>
      <w:r>
        <w:t xml:space="preserve">7. </w:t>
      </w:r>
      <w:r>
        <w:tab/>
        <w:t>DiMarco AA, Bobik TA, Wolfe RS. 1990. Unusual coenzymes of methanogenesis. Annu Rev Biochem 59:355–394.</w:t>
      </w:r>
    </w:p>
    <w:p w14:paraId="28F71028" w14:textId="77777777" w:rsidR="00924A91" w:rsidRDefault="00924A91" w:rsidP="00924A91">
      <w:pPr>
        <w:pStyle w:val="Bibliography"/>
      </w:pPr>
      <w:r>
        <w:t xml:space="preserve">8. </w:t>
      </w:r>
      <w:r>
        <w:tab/>
        <w:t xml:space="preserve"> structure of func of enzymes H2CO2 pathway 2002.pdf.</w:t>
      </w:r>
    </w:p>
    <w:p w14:paraId="2933A9F2" w14:textId="77777777" w:rsidR="00924A91" w:rsidRDefault="00924A91" w:rsidP="00924A91">
      <w:pPr>
        <w:pStyle w:val="Bibliography"/>
      </w:pPr>
      <w:r>
        <w:t xml:space="preserve">9. </w:t>
      </w:r>
      <w:r>
        <w:tab/>
        <w:t>Costa KC, Leigh JA. 2014. Metabolic versatility in methanogens. Curr Opin Biotechnol 29:70–75.</w:t>
      </w:r>
    </w:p>
    <w:p w14:paraId="3E0B7378" w14:textId="77777777" w:rsidR="00924A91" w:rsidRDefault="00924A91" w:rsidP="00924A91">
      <w:pPr>
        <w:pStyle w:val="Bibliography"/>
      </w:pPr>
      <w:r>
        <w:t xml:space="preserve">10. </w:t>
      </w:r>
      <w:r>
        <w:tab/>
        <w:t>Welte C, Deppenmeier U. 2014. Bioenergetics and anaerobic respiratory chains of aceticlastic methanogens. Biochim Biophys Acta BBA - Bioenerg 1837:1130–1147.</w:t>
      </w:r>
    </w:p>
    <w:p w14:paraId="5859922B" w14:textId="77777777" w:rsidR="00924A91" w:rsidRDefault="00924A91" w:rsidP="00924A91">
      <w:pPr>
        <w:pStyle w:val="Bibliography"/>
      </w:pPr>
      <w:r>
        <w:t xml:space="preserve">11. </w:t>
      </w:r>
      <w:r>
        <w:tab/>
        <w:t xml:space="preserve">Heiden S, Hedderich R, Setzke E, Thauer RK. 1993. Purification of a cytochrome b containing H2:heterodisulfide oxidoreductase complex from membranes of </w:t>
      </w:r>
      <w:r>
        <w:rPr>
          <w:i/>
          <w:iCs/>
        </w:rPr>
        <w:t>Methanosarcina barkeri</w:t>
      </w:r>
      <w:r>
        <w:t>. Eur J Biochem 213:529–535.</w:t>
      </w:r>
    </w:p>
    <w:p w14:paraId="7F4951B6" w14:textId="77777777" w:rsidR="00924A91" w:rsidRDefault="00924A91" w:rsidP="00924A91">
      <w:pPr>
        <w:pStyle w:val="Bibliography"/>
      </w:pPr>
      <w:r>
        <w:t xml:space="preserve">12. </w:t>
      </w:r>
      <w:r>
        <w:tab/>
        <w:t>Kaster A-K, Moll J, Parey K, Thauer RK. 2011. Coupling of ferredoxin and heterodisulfide reduction via electron bifurcation in hydrogenotrophic methanogenic archaea. Proc Natl Acad Sci 108:2981–2986.</w:t>
      </w:r>
    </w:p>
    <w:p w14:paraId="3AD0A802" w14:textId="77777777" w:rsidR="00924A91" w:rsidRDefault="00924A91" w:rsidP="00924A91">
      <w:pPr>
        <w:pStyle w:val="Bibliography"/>
      </w:pPr>
      <w:r>
        <w:t xml:space="preserve">13. </w:t>
      </w:r>
      <w:r>
        <w:tab/>
        <w:t xml:space="preserve">Jones WJ, Paynter MJB, Gupta R. 1983. Characterization of </w:t>
      </w:r>
      <w:r>
        <w:rPr>
          <w:i/>
          <w:iCs/>
        </w:rPr>
        <w:t>Methanococcus maripaludis</w:t>
      </w:r>
      <w:r>
        <w:t xml:space="preserve"> sp. nov., a new methanogen isolated from salt marsh sediment. Arch Microbiol 135:91–97.</w:t>
      </w:r>
    </w:p>
    <w:p w14:paraId="71CA15FD" w14:textId="77777777" w:rsidR="00924A91" w:rsidRDefault="00924A91" w:rsidP="00924A91">
      <w:pPr>
        <w:pStyle w:val="Bibliography"/>
      </w:pPr>
      <w:r>
        <w:t xml:space="preserve">14. </w:t>
      </w:r>
      <w:r>
        <w:tab/>
        <w:t xml:space="preserve">Hendrickson EL, Kaul R, Zhou Y, Bovee D, Chapman P, Chung J, Macario EC de, Dodsworth JA, Gillett W, Graham DE, Hackett M, Haydock AK, Kang A, Land ML, Levy R, Lie TJ, Major TA, Moore BC, Porat I, Palmeiri A, Rouse G, Saenphimmachak C, Söll D, Dien SV, Wang T, Whitman WB, Xia Q, Zhang Y, Larimer FW, Olson MV, Leigh JA. 2004. Complete Genome Sequence of the Genetically Tractable Hydrogenotrophic Methanogen </w:t>
      </w:r>
      <w:r>
        <w:rPr>
          <w:i/>
          <w:iCs/>
        </w:rPr>
        <w:t>Methanococcus maripaludis</w:t>
      </w:r>
      <w:r>
        <w:t>. J Bacteriol 186:6956–6969.</w:t>
      </w:r>
    </w:p>
    <w:p w14:paraId="70BA6CC4" w14:textId="77777777" w:rsidR="00924A91" w:rsidRDefault="00924A91" w:rsidP="00924A91">
      <w:pPr>
        <w:pStyle w:val="Bibliography"/>
      </w:pPr>
      <w:r>
        <w:t xml:space="preserve">15. </w:t>
      </w:r>
      <w:r>
        <w:tab/>
        <w:t>Sarmiento FB, Leigh JA, Whitman WB. 2011. Genetic systems for hydrogenotrophic methanogens. Methods Enzymol 494:43–73.</w:t>
      </w:r>
    </w:p>
    <w:p w14:paraId="3AEB7D96" w14:textId="77777777" w:rsidR="00924A91" w:rsidRDefault="00924A91" w:rsidP="00924A91">
      <w:pPr>
        <w:pStyle w:val="Bibliography"/>
      </w:pPr>
      <w:r>
        <w:t xml:space="preserve">16. </w:t>
      </w:r>
      <w:r>
        <w:tab/>
        <w:t>Graham DE, White RH. 2002. Elucidation of methanogenic coenzyme biosyntheses: from spectroscopy to genomics. Nat Prod Rep 19:133–147.</w:t>
      </w:r>
    </w:p>
    <w:p w14:paraId="773DA9FF" w14:textId="77777777" w:rsidR="00924A91" w:rsidRDefault="00924A91" w:rsidP="00924A91">
      <w:pPr>
        <w:pStyle w:val="Bibliography"/>
      </w:pPr>
      <w:r>
        <w:t xml:space="preserve">17. </w:t>
      </w:r>
      <w:r>
        <w:tab/>
        <w:t xml:space="preserve">Stock T, Selzer M, Connery S, Seyhan D, Resch A, Rother M. 2011. Disruption and complementation of the selenocysteine biosynthesis pathway reveals a hierarchy of selenoprotein gene expression in the archaeon </w:t>
      </w:r>
      <w:r>
        <w:rPr>
          <w:i/>
          <w:iCs/>
        </w:rPr>
        <w:t>Methanococcus maripaludis</w:t>
      </w:r>
      <w:r>
        <w:t>. Mol Microbiol 82:734–747.</w:t>
      </w:r>
    </w:p>
    <w:p w14:paraId="13AF98EB" w14:textId="77777777" w:rsidR="00924A91" w:rsidRDefault="00924A91" w:rsidP="00924A91">
      <w:pPr>
        <w:pStyle w:val="Bibliography"/>
      </w:pPr>
      <w:r>
        <w:t xml:space="preserve">18. </w:t>
      </w:r>
      <w:r>
        <w:tab/>
        <w:t xml:space="preserve">Haydock AK, Porat I, Whitman WB, Leigh JA. 2004. Continuous culture of </w:t>
      </w:r>
      <w:r>
        <w:rPr>
          <w:i/>
          <w:iCs/>
        </w:rPr>
        <w:t>Methanococcus maripaludis</w:t>
      </w:r>
      <w:r>
        <w:t xml:space="preserve"> under defined nutrient conditions. FEMS Microbiol Lett 238:85–91.</w:t>
      </w:r>
    </w:p>
    <w:p w14:paraId="528A3DD2" w14:textId="77777777" w:rsidR="00924A91" w:rsidRDefault="00924A91" w:rsidP="00924A91">
      <w:pPr>
        <w:pStyle w:val="Bibliography"/>
      </w:pPr>
      <w:r>
        <w:t xml:space="preserve">19. </w:t>
      </w:r>
      <w:r>
        <w:tab/>
        <w:t>Hendrickson EL, Liu Y, Rosas-Sandoval G, Porat I, Soll D, Whitman WB, Leigh JA. 2008. Global Responses of Methanococcus maripaludis to Specific Nutrient Limitations and Growth Rate. J Bacteriol 190:2198–2205.</w:t>
      </w:r>
    </w:p>
    <w:p w14:paraId="1C7281F3" w14:textId="77777777" w:rsidR="00924A91" w:rsidRDefault="00924A91" w:rsidP="00924A91">
      <w:pPr>
        <w:pStyle w:val="Bibliography"/>
      </w:pPr>
      <w:r>
        <w:t xml:space="preserve">20. </w:t>
      </w:r>
      <w:r>
        <w:tab/>
        <w:t>Xia Q, Wang T, Hendrickson EL, Lie TJ, Hackett M, Leigh JA. 2009. Quantitative proteomics of nutrient limitation in the hydrogenotrophic methanogen Methanococcus maripaludis. BMC Microbiol 9:149.</w:t>
      </w:r>
    </w:p>
    <w:p w14:paraId="6FF006E4" w14:textId="77777777" w:rsidR="00924A91" w:rsidRDefault="00924A91" w:rsidP="00924A91">
      <w:pPr>
        <w:pStyle w:val="Bibliography"/>
      </w:pPr>
      <w:r>
        <w:t xml:space="preserve">21. </w:t>
      </w:r>
      <w:r>
        <w:tab/>
        <w:t>Yoon SH, Turkarslan S, Reiss DJ, Pan M, Burn JA, Costa KC, Lie TJ, Slagel J, Moritz RL, Hackett M, Leigh JA, Baliga NS. 2013. A systems level predictive model for global gene regulation of methanogenesis in a hydrogenotrophic methanogen. Genome Res 23:1839–1851.</w:t>
      </w:r>
    </w:p>
    <w:p w14:paraId="66453AD5" w14:textId="77777777" w:rsidR="00924A91" w:rsidRDefault="00924A91" w:rsidP="00924A91">
      <w:pPr>
        <w:pStyle w:val="Bibliography"/>
      </w:pPr>
      <w:r>
        <w:lastRenderedPageBreak/>
        <w:t xml:space="preserve">22. </w:t>
      </w:r>
      <w:r>
        <w:tab/>
        <w:t>Johnson EF, Mukhopadhyay B. 2008. Coenzyme F420-Dependent Sulfite Reductase-Enabled Sulfite Detoxification and Use of Sulfite as a Sole Sulfur Source by Methanococcus maripaludis. Appl Environ Microbiol 74:3591–3595.</w:t>
      </w:r>
    </w:p>
    <w:p w14:paraId="08EEEDB3" w14:textId="77777777" w:rsidR="00924A91" w:rsidRDefault="00924A91" w:rsidP="00924A91">
      <w:pPr>
        <w:pStyle w:val="Bibliography"/>
      </w:pPr>
      <w:r>
        <w:t xml:space="preserve">23. </w:t>
      </w:r>
      <w:r>
        <w:tab/>
        <w:t>Lie TJ, Dodsworth JA, Nickle DC, Leigh JA. 2007. Diverse homologues of the archaeal repressor NrpR function similarly in nitrogen regulation. FEMS Microbiol Lett 271:281–288.</w:t>
      </w:r>
    </w:p>
    <w:p w14:paraId="5121AA38" w14:textId="77777777" w:rsidR="00924A91" w:rsidRDefault="00924A91" w:rsidP="00924A91">
      <w:pPr>
        <w:pStyle w:val="Bibliography"/>
      </w:pPr>
      <w:r>
        <w:t xml:space="preserve">24. </w:t>
      </w:r>
      <w:r>
        <w:tab/>
        <w:t>Kauffman KJ, Prakash P, Edwards JS. 2003. Advances in flux balance analysis. Curr Opin Biotechnol 14:491–496.</w:t>
      </w:r>
    </w:p>
    <w:p w14:paraId="138BF70B" w14:textId="77777777" w:rsidR="00924A91" w:rsidRDefault="00924A91" w:rsidP="00924A91">
      <w:pPr>
        <w:pStyle w:val="Bibliography"/>
      </w:pPr>
      <w:r>
        <w:t xml:space="preserve">25. </w:t>
      </w:r>
      <w:r>
        <w:tab/>
        <w:t>Simeonidis E, Price ND. 2015. Genome-scale modeling for metabolic engineering. J Ind Microbiol Biotechnol 42:327–338.</w:t>
      </w:r>
    </w:p>
    <w:p w14:paraId="7B912C85" w14:textId="77777777" w:rsidR="00924A91" w:rsidRDefault="00924A91" w:rsidP="00924A91">
      <w:pPr>
        <w:pStyle w:val="Bibliography"/>
      </w:pPr>
      <w:r>
        <w:t xml:space="preserve">26. </w:t>
      </w:r>
      <w:r>
        <w:tab/>
        <w:t>Milne CB, Kim P-J, Eddy JA, Price ND. 2009. Accomplishments in genome-scale in silico modeling for industrial and medical biotechnology. Biotechnol J 4:1653–1670.</w:t>
      </w:r>
    </w:p>
    <w:p w14:paraId="0B65EE1E" w14:textId="77777777" w:rsidR="00924A91" w:rsidRDefault="00924A91" w:rsidP="00924A91">
      <w:pPr>
        <w:pStyle w:val="Bibliography"/>
      </w:pPr>
      <w:r>
        <w:t xml:space="preserve">27. </w:t>
      </w:r>
      <w:r>
        <w:tab/>
        <w:t>Stolyar S, Van Dien S, Hillesland KL, Pinel N, Lie TJ, Leigh JA, Stahl DA. 2007. Metabolic modeling of a mutualistic microbial community. Mol Syst Biol 3:92.</w:t>
      </w:r>
    </w:p>
    <w:p w14:paraId="606CBBDB" w14:textId="77777777" w:rsidR="00924A91" w:rsidRDefault="00924A91" w:rsidP="00924A91">
      <w:pPr>
        <w:pStyle w:val="Bibliography"/>
      </w:pPr>
      <w:r>
        <w:t xml:space="preserve">28. </w:t>
      </w:r>
      <w:r>
        <w:tab/>
        <w:t xml:space="preserve">Goyal N, Widiastuti H, Karimi IA, Zhou Z. 2014. A genome-scale metabolic model of </w:t>
      </w:r>
      <w:r>
        <w:rPr>
          <w:i/>
          <w:iCs/>
        </w:rPr>
        <w:t>Methanococcus maripaludis S2</w:t>
      </w:r>
      <w:r>
        <w:t xml:space="preserve"> for CO2 capture and conversion to methane. Mol Biosyst 10:1043–1054.</w:t>
      </w:r>
    </w:p>
    <w:p w14:paraId="466F9AEC" w14:textId="77777777" w:rsidR="00924A91" w:rsidRDefault="00924A91" w:rsidP="00924A91">
      <w:pPr>
        <w:pStyle w:val="Bibliography"/>
      </w:pPr>
      <w:r>
        <w:t xml:space="preserve">29. </w:t>
      </w:r>
      <w:r>
        <w:tab/>
        <w:t>Susanti D, Mukhopadhyay B. 2012. An Intertwined Evolutionary History of Methanogenic Archaea and Sulfate Reduction. PLoS ONE 7:e45313.</w:t>
      </w:r>
    </w:p>
    <w:p w14:paraId="42972BD2" w14:textId="77777777" w:rsidR="00924A91" w:rsidRDefault="00924A91" w:rsidP="00924A91">
      <w:pPr>
        <w:pStyle w:val="Bibliography"/>
      </w:pPr>
      <w:r>
        <w:t xml:space="preserve">30. </w:t>
      </w:r>
      <w:r>
        <w:tab/>
        <w:t>Graham DE, White RH. 2002. Elucidation of methanogenic coenzyme biosyntheses: from spectroscopy to genomics. Nat Prod Rep 19:133–147.</w:t>
      </w:r>
    </w:p>
    <w:p w14:paraId="3C78FA32" w14:textId="77777777" w:rsidR="00924A91" w:rsidRDefault="00924A91" w:rsidP="00924A91">
      <w:pPr>
        <w:pStyle w:val="Bibliography"/>
      </w:pPr>
      <w:r>
        <w:t xml:space="preserve">31. </w:t>
      </w:r>
      <w:r>
        <w:tab/>
        <w:t>Benedict MN, Mundy MB, Henry CS, Chia N, Price ND. 2014. Likelihood-Based Gene Annotations for Gap Filling and Quality Assessment in Genome-Scale Metabolic Models. PLoS Comput Biol 10:e1003882.</w:t>
      </w:r>
    </w:p>
    <w:p w14:paraId="08232104" w14:textId="77777777" w:rsidR="00924A91" w:rsidRDefault="00924A91" w:rsidP="00924A91">
      <w:pPr>
        <w:pStyle w:val="Bibliography"/>
      </w:pPr>
      <w:r>
        <w:t xml:space="preserve">32. </w:t>
      </w:r>
      <w:r>
        <w:tab/>
        <w:t>Jackson BE, McInerney MJ. 2002. Anaerobic microbial metabolism can proceed close to thermodynamic limits. Nature 415:454–456.</w:t>
      </w:r>
    </w:p>
    <w:p w14:paraId="46B6498E" w14:textId="77777777" w:rsidR="00924A91" w:rsidRDefault="00924A91" w:rsidP="00924A91">
      <w:pPr>
        <w:pStyle w:val="Bibliography"/>
      </w:pPr>
      <w:r>
        <w:t xml:space="preserve">33. </w:t>
      </w:r>
      <w:r>
        <w:tab/>
        <w:t>Henry CS, Broadbelt LJ, Hatzimanikatis V. 2007. Thermodynamics-Based Metabolic Flux Analysis. Biophys J 92:1792–1805.</w:t>
      </w:r>
    </w:p>
    <w:p w14:paraId="5A30A1C7" w14:textId="77777777" w:rsidR="00924A91" w:rsidRDefault="00924A91" w:rsidP="00924A91">
      <w:pPr>
        <w:pStyle w:val="Bibliography"/>
      </w:pPr>
      <w:r>
        <w:t xml:space="preserve">34. </w:t>
      </w:r>
      <w:r>
        <w:tab/>
        <w:t>Hoppe A, Hoffmann S, Holzhütter H-G. 2007. Including metabolite concentrations into flux balance analysis: thermodynamic realizability as a constraint on flux distributions in metabolic networks. BMC Syst Biol 1:23.</w:t>
      </w:r>
    </w:p>
    <w:p w14:paraId="16BB3D4A" w14:textId="77777777" w:rsidR="00924A91" w:rsidRDefault="00924A91" w:rsidP="00924A91">
      <w:pPr>
        <w:pStyle w:val="Bibliography"/>
      </w:pPr>
      <w:r>
        <w:t xml:space="preserve">35. </w:t>
      </w:r>
      <w:r>
        <w:tab/>
        <w:t>Thiele I, Palsson BØ. 2010. A protocol for generating a high-quality genome-scale metabolic reconstruction. Nat Protoc 5:93–121.</w:t>
      </w:r>
    </w:p>
    <w:p w14:paraId="282B0C3D" w14:textId="77777777" w:rsidR="00924A91" w:rsidRDefault="00924A91" w:rsidP="00924A91">
      <w:pPr>
        <w:pStyle w:val="Bibliography"/>
      </w:pPr>
      <w:r>
        <w:t xml:space="preserve">36. </w:t>
      </w:r>
      <w:r>
        <w:tab/>
        <w:t>Kanehisa M, Goto S. 2000. KEGG: Kyoto Encyclopedia of Genes and Genomes. Nucleic Acids Res 28:27–30.</w:t>
      </w:r>
    </w:p>
    <w:p w14:paraId="16813729" w14:textId="77777777" w:rsidR="00924A91" w:rsidRDefault="00924A91" w:rsidP="00924A91">
      <w:pPr>
        <w:pStyle w:val="Bibliography"/>
      </w:pPr>
      <w:r>
        <w:t xml:space="preserve">37. </w:t>
      </w:r>
      <w:r>
        <w:tab/>
        <w:t>Caspi R, Altman T, Dale JM, Dreher K, Fulcher CA, Gilham F, Kaipa P, Karthikeyan AS, Kothari A, Krummenacker M, Latendresse M, Mueller LA, Paley S, Popescu L, Pujar A, Shearer AG, Zhang P, Karp PD. 2010. The MetaCyc database of metabolic pathways and enzymes and the BioCyc collection of pathway/genome databases. Nucleic Acids Res 38:D473–D479.</w:t>
      </w:r>
    </w:p>
    <w:p w14:paraId="762DDFCE" w14:textId="77777777" w:rsidR="00924A91" w:rsidRDefault="00924A91" w:rsidP="00924A91">
      <w:pPr>
        <w:pStyle w:val="Bibliography"/>
      </w:pPr>
      <w:r>
        <w:t xml:space="preserve">38. </w:t>
      </w:r>
      <w:r>
        <w:tab/>
        <w:t>Henry CS, DeJongh M, Best AA, Frybarger PM, Linsay B, Stevens RL. 2010. High-throughput generation, optimization and analysis of genome-scale metabolic models. Nat Biotechnol 28:977–982.</w:t>
      </w:r>
    </w:p>
    <w:p w14:paraId="58EFDFB7" w14:textId="77777777" w:rsidR="00924A91" w:rsidRDefault="00924A91" w:rsidP="00924A91">
      <w:pPr>
        <w:pStyle w:val="Bibliography"/>
      </w:pPr>
      <w:r>
        <w:t xml:space="preserve">39. </w:t>
      </w:r>
      <w:r>
        <w:tab/>
        <w:t>Price ND, Reed JL, Palsson BØ. 2004. Genome-scale models of microbial cells: evaluating the consequences of constraints. Nat Rev Microbiol 2:886–897.</w:t>
      </w:r>
    </w:p>
    <w:p w14:paraId="05664F51" w14:textId="77777777" w:rsidR="00924A91" w:rsidRDefault="00924A91" w:rsidP="00924A91">
      <w:pPr>
        <w:pStyle w:val="Bibliography"/>
      </w:pPr>
      <w:r>
        <w:t xml:space="preserve">40. </w:t>
      </w:r>
      <w:r>
        <w:tab/>
        <w:t>Feist AM, Palsson BO. 2010. The biomass objective function. Curr Opin Microbiol 13:344–349.</w:t>
      </w:r>
    </w:p>
    <w:p w14:paraId="40FD961D" w14:textId="77777777" w:rsidR="00924A91" w:rsidRDefault="00924A91" w:rsidP="00924A91">
      <w:pPr>
        <w:pStyle w:val="Bibliography"/>
      </w:pPr>
      <w:r>
        <w:t xml:space="preserve">41. </w:t>
      </w:r>
      <w:r>
        <w:tab/>
        <w:t>Schellenberger J, Que R, Fleming RMT, Thiele I, Orth JD, Feist AM, Zielinski DC, Bordbar A, Lewis NE, Rahmanian S, Kang J, Hyduke DR, Palsson BØ. 2011. Quantitative prediction of cellular metabolism with constraint-based models: the COBRA Toolbox v2.0. Nat Protoc 6:1290–1307.</w:t>
      </w:r>
    </w:p>
    <w:p w14:paraId="5B74BF82" w14:textId="77777777" w:rsidR="00924A91" w:rsidRDefault="00924A91" w:rsidP="00924A91">
      <w:pPr>
        <w:pStyle w:val="Bibliography"/>
      </w:pPr>
      <w:r>
        <w:lastRenderedPageBreak/>
        <w:t xml:space="preserve">42. </w:t>
      </w:r>
      <w:r>
        <w:tab/>
        <w:t>Heavner BD, Price ND. 2015. Transparency in metabolic network reconstruction enables scalable biological discovery. Curr Opin Biotechnol 34:105–109.</w:t>
      </w:r>
    </w:p>
    <w:p w14:paraId="28E3CA6D" w14:textId="77777777" w:rsidR="00924A91" w:rsidRDefault="00924A91" w:rsidP="00924A91">
      <w:pPr>
        <w:pStyle w:val="Bibliography"/>
      </w:pPr>
      <w:r>
        <w:t xml:space="preserve">43. </w:t>
      </w:r>
      <w:r>
        <w:tab/>
        <w:t>Kostromins A, Stalidzans E. 2012. Paint4Net: COBRA Toolbox extension for visualization of stoichiometric models of metabolism. Biosystems 109:233–239.</w:t>
      </w:r>
    </w:p>
    <w:p w14:paraId="45D9762A" w14:textId="77777777" w:rsidR="00924A91" w:rsidRDefault="00924A91" w:rsidP="00924A91">
      <w:pPr>
        <w:pStyle w:val="Bibliography"/>
      </w:pPr>
      <w:r>
        <w:t xml:space="preserve">44. </w:t>
      </w:r>
      <w:r>
        <w:tab/>
        <w:t xml:space="preserve">Porat I, Kim W, Hendrickson EL, Xia Q, Zhang Y, Wang T, Taub F, Moore BC, Anderson IJ, Hackett M, Leigh JA, Whitman WB. 2006. Disruption of the Operon Encoding Ehb Hydrogenase Limits Anabolic CO2 Assimilation in the Archaeon </w:t>
      </w:r>
      <w:r>
        <w:rPr>
          <w:i/>
          <w:iCs/>
        </w:rPr>
        <w:t>Methanococcus maripaludis</w:t>
      </w:r>
      <w:r>
        <w:t>. J Bacteriol 188:1373–1380.</w:t>
      </w:r>
    </w:p>
    <w:p w14:paraId="4296F66F" w14:textId="77777777" w:rsidR="00924A91" w:rsidRDefault="00924A91" w:rsidP="00924A91">
      <w:pPr>
        <w:pStyle w:val="Bibliography"/>
      </w:pPr>
      <w:r>
        <w:t xml:space="preserve">45. </w:t>
      </w:r>
      <w:r>
        <w:tab/>
        <w:t>Lie TJ, Costa KC, Lupa B, Korpole S, Whitman WB, Leigh JA. 2012. Essential anaplerotic role for the energy-converting hydrogenase Eha in hydrogenotrophic methanogenesis. Proc Natl Acad Sci 109:15473–15478.</w:t>
      </w:r>
    </w:p>
    <w:p w14:paraId="3478DD9C" w14:textId="77777777" w:rsidR="00924A91" w:rsidRDefault="00924A91" w:rsidP="00924A91">
      <w:pPr>
        <w:pStyle w:val="Bibliography"/>
      </w:pPr>
      <w:r>
        <w:t xml:space="preserve">46. </w:t>
      </w:r>
      <w:r>
        <w:tab/>
        <w:t xml:space="preserve">Lupa B, Hendrickson EL, Leigh JA, Whitman WB. 2008. Formate-Dependent H2 Production by the Mesophilic Methanogen </w:t>
      </w:r>
      <w:r>
        <w:rPr>
          <w:i/>
          <w:iCs/>
        </w:rPr>
        <w:t>Methanococcus maripaludis</w:t>
      </w:r>
      <w:r>
        <w:t>. Appl Environ Microbiol 74:6584–6590.</w:t>
      </w:r>
    </w:p>
    <w:p w14:paraId="1BDA88FC" w14:textId="77777777" w:rsidR="00924A91" w:rsidRDefault="00924A91" w:rsidP="00924A91">
      <w:pPr>
        <w:pStyle w:val="Bibliography"/>
      </w:pPr>
      <w:r>
        <w:t xml:space="preserve">47. </w:t>
      </w:r>
      <w:r>
        <w:tab/>
        <w:t xml:space="preserve">Costa KC, Lie TJ, Jacobs MA, Leigh JA. 2013. H2-Independent Growth of the Hydrogenotrophic Methanogen </w:t>
      </w:r>
      <w:r>
        <w:rPr>
          <w:i/>
          <w:iCs/>
        </w:rPr>
        <w:t>Methanococcus maripaludis</w:t>
      </w:r>
      <w:r>
        <w:t>. mBio 4:e00062–13.</w:t>
      </w:r>
    </w:p>
    <w:p w14:paraId="29C5E0D3" w14:textId="77777777" w:rsidR="00924A91" w:rsidRDefault="00924A91" w:rsidP="00924A91">
      <w:pPr>
        <w:pStyle w:val="Bibliography"/>
      </w:pPr>
      <w:r>
        <w:t xml:space="preserve">48.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274EB7C0" w14:textId="77777777" w:rsidR="00924A91" w:rsidRDefault="00924A91" w:rsidP="00924A91">
      <w:pPr>
        <w:pStyle w:val="Bibliography"/>
      </w:pPr>
      <w:r>
        <w:t xml:space="preserve">49. </w:t>
      </w:r>
      <w:r>
        <w:tab/>
        <w:t>Hendrickson EL, Leigh JA. 2008. Roles of Coenzyme F420-Reducing Hydrogenases and Hydrogen- and F420-Dependent Methylenetetrahydromethanopterin Dehydrogenases in Reduction of F420 and Production of Hydrogen during Methanogenesis. J Bacteriol 190:4818–4821.</w:t>
      </w:r>
    </w:p>
    <w:p w14:paraId="11EC03F7" w14:textId="77777777" w:rsidR="00924A91" w:rsidRDefault="00924A91" w:rsidP="00924A91">
      <w:pPr>
        <w:pStyle w:val="Bibliography"/>
      </w:pPr>
      <w:r>
        <w:t xml:space="preserve">50. </w:t>
      </w:r>
      <w:r>
        <w:tab/>
        <w:t>Matthews BW. 1975. Comparison of the predicted and observed secondary structure of T4 phage lysozyme. Biochim Biophys Acta BBA - Protein Struct 405:442–451.</w:t>
      </w:r>
    </w:p>
    <w:p w14:paraId="2660CB96" w14:textId="77777777" w:rsidR="00924A91" w:rsidRDefault="00924A91" w:rsidP="00924A91">
      <w:pPr>
        <w:pStyle w:val="Bibliography"/>
      </w:pPr>
      <w:r>
        <w:t xml:space="preserve">51. </w:t>
      </w:r>
      <w:r>
        <w:tab/>
        <w:t>Flamholz A, Noor E, Bar-Even A, Milo R. 2011. eQuilibrator—the biochemical thermodynamics calculator. Nucleic Acids Res gkr874.</w:t>
      </w:r>
    </w:p>
    <w:p w14:paraId="6A6EFD73" w14:textId="77777777" w:rsidR="00924A91" w:rsidRDefault="00924A91" w:rsidP="00924A91">
      <w:pPr>
        <w:pStyle w:val="Bibliography"/>
      </w:pPr>
      <w:r>
        <w:t xml:space="preserve">52. </w:t>
      </w:r>
      <w:r>
        <w:tab/>
        <w:t>Jankowski MD, Henry CS, Broadbelt LJ, Hatzimanikatis V. 2008. Group Contribution Method for Thermodynamic Analysis of Complex Metabolic Networks. Biophys J 95:1487–1499.</w:t>
      </w:r>
    </w:p>
    <w:p w14:paraId="3EFE1B50" w14:textId="77777777" w:rsidR="00924A91" w:rsidRDefault="00924A91" w:rsidP="00924A91">
      <w:pPr>
        <w:pStyle w:val="Bibliography"/>
      </w:pPr>
      <w:r>
        <w:t xml:space="preserve">53. </w:t>
      </w:r>
      <w:r>
        <w:tab/>
        <w:t xml:space="preserve">Costa KC, Yoon SH, Pan M, Burn JA, Baliga NS, Leigh JA. 2013. Effects of H2 and Formate on Growth Yield and Regulation of Methanogenesis in </w:t>
      </w:r>
      <w:r>
        <w:rPr>
          <w:i/>
          <w:iCs/>
        </w:rPr>
        <w:t>Methanococcus maripaludis</w:t>
      </w:r>
      <w:r>
        <w:t>. J Bacteriol 195:1456–1462.</w:t>
      </w:r>
    </w:p>
    <w:p w14:paraId="356AB38A" w14:textId="77777777" w:rsidR="00924A91" w:rsidRDefault="00924A91" w:rsidP="00924A91">
      <w:pPr>
        <w:pStyle w:val="Bibliography"/>
      </w:pPr>
      <w:r>
        <w:t xml:space="preserve">54. </w:t>
      </w:r>
      <w:r>
        <w:tab/>
        <w:t>Degtyarenko K, Matos P de, Ennis M, Hastings J, Zbinden M, McNaught A, Alcántara R, Darsow M, Guedj M, Ashburner M. 2008. ChEBI: a database and ontology for chemical entities of biological interest. Nucleic Acids Res 36:D344–D350.</w:t>
      </w:r>
    </w:p>
    <w:p w14:paraId="5976890D" w14:textId="77777777" w:rsidR="00924A91" w:rsidRDefault="00924A91" w:rsidP="00924A91">
      <w:pPr>
        <w:pStyle w:val="Bibliography"/>
      </w:pPr>
      <w:r>
        <w:t xml:space="preserve">55. </w:t>
      </w:r>
      <w:r>
        <w:tab/>
        <w:t>Hucka M, Finney A, Sauro HM, Bolouri H, Doyle JC, Kitano H, Forum  and the rest of the S, Arkin AP, Bornstein BJ, Bray D, Cornish-Bowden A, Cuellar AA, Dronov S, Gilles ED, Ginkel M, Gor V, Goryanin II, Hedley WJ, Hodgman TC, Hofmeyr J-H, Hunter PJ, Juty NS, Kasberger JL, Kremling A, Kummer U, Novère NL,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524–531.</w:t>
      </w:r>
    </w:p>
    <w:p w14:paraId="3374A259" w14:textId="77777777" w:rsidR="00924A91" w:rsidRDefault="00924A91" w:rsidP="00924A91">
      <w:pPr>
        <w:pStyle w:val="Bibliography"/>
      </w:pPr>
      <w:r>
        <w:t xml:space="preserve">56. </w:t>
      </w:r>
      <w:r>
        <w:tab/>
        <w:t xml:space="preserve">Gonnerman MC, Benedict MN, Feist AM, Metcalf WW, Price ND. 2013. Genomically and biochemically accurate metabolic reconstruction of </w:t>
      </w:r>
      <w:r>
        <w:rPr>
          <w:i/>
          <w:iCs/>
        </w:rPr>
        <w:t>Methanosarcina barkeri</w:t>
      </w:r>
      <w:r>
        <w:t xml:space="preserve"> Fusaro, iMG746. Biotechnol J 8:1070–1079.</w:t>
      </w:r>
    </w:p>
    <w:p w14:paraId="1C84F605" w14:textId="77777777" w:rsidR="00924A91" w:rsidRDefault="00924A91" w:rsidP="00924A91">
      <w:pPr>
        <w:pStyle w:val="Bibliography"/>
      </w:pPr>
      <w:r>
        <w:t xml:space="preserve">57. </w:t>
      </w:r>
      <w:r>
        <w:tab/>
        <w:t xml:space="preserve">Benedict MN, Gonnerman MC, Metcalf WW, Price ND. 2012. Genome-Scale Metabolic Reconstruction and Hypothesis Testing in the Methanogenic Archaeon </w:t>
      </w:r>
      <w:r>
        <w:rPr>
          <w:i/>
          <w:iCs/>
        </w:rPr>
        <w:t>Methanosarcina acetivorans</w:t>
      </w:r>
      <w:r>
        <w:t xml:space="preserve"> C2A. J Bacteriol 194:855–865.</w:t>
      </w:r>
    </w:p>
    <w:p w14:paraId="33DECE72" w14:textId="77777777" w:rsidR="00924A91" w:rsidRDefault="00924A91" w:rsidP="00924A91">
      <w:pPr>
        <w:pStyle w:val="Bibliography"/>
      </w:pPr>
      <w:r>
        <w:t xml:space="preserve">58. </w:t>
      </w:r>
      <w:r>
        <w:tab/>
        <w:t>Thauer RK. 2012. The Wolfe cycle comes full circle. Proc Natl Acad Sci 109:15084–15085.</w:t>
      </w:r>
    </w:p>
    <w:p w14:paraId="05A2C0D6" w14:textId="77777777" w:rsidR="00924A91" w:rsidRDefault="00924A91" w:rsidP="00924A91">
      <w:pPr>
        <w:pStyle w:val="Bibliography"/>
      </w:pPr>
      <w:r>
        <w:lastRenderedPageBreak/>
        <w:t xml:space="preserve">59. </w:t>
      </w:r>
      <w:r>
        <w:tab/>
        <w:t xml:space="preserve">Setzke E, Hedderich R, Heiden S, Thauer RK. 1994. H2: heterodisulfide oxidoreductase complex from </w:t>
      </w:r>
      <w:r>
        <w:rPr>
          <w:i/>
          <w:iCs/>
        </w:rPr>
        <w:t>Methanobacterium thermoautotrophicum</w:t>
      </w:r>
      <w:r>
        <w:t>. Eur J Biochem 220:139–148.</w:t>
      </w:r>
    </w:p>
    <w:p w14:paraId="4FCC87EA" w14:textId="77777777" w:rsidR="00924A91" w:rsidRDefault="00924A91" w:rsidP="00924A91">
      <w:pPr>
        <w:pStyle w:val="Bibliography"/>
      </w:pPr>
      <w:r>
        <w:t xml:space="preserve">60. </w:t>
      </w:r>
      <w:r>
        <w:tab/>
        <w:t>Thauer RK, Kaster A-K, Seedorf H, Buckel W, Hedderich R. 2008. Methanogenic archaea: ecologically relevant differences in energy conservation. Nat Rev Microbiol 6:579–591.</w:t>
      </w:r>
    </w:p>
    <w:p w14:paraId="7487025B" w14:textId="77777777" w:rsidR="00924A91" w:rsidRDefault="00924A91" w:rsidP="00924A91">
      <w:pPr>
        <w:pStyle w:val="Bibliography"/>
      </w:pPr>
      <w:r>
        <w:t xml:space="preserve">61. </w:t>
      </w:r>
      <w:r>
        <w:tab/>
        <w:t>Hedderich R, Thauer R k. 1988. Methanobacterium thermoautotrophicum contains a soluble enzyme system that specifically catalyzes the reduction of the heterodisulfide of coenzyme M and 7-mercaptoheptanoylthreonine phosphate with H2. FEBS Lett 234:223–227.</w:t>
      </w:r>
    </w:p>
    <w:p w14:paraId="7A7261E7" w14:textId="77777777" w:rsidR="00924A91" w:rsidRDefault="00924A91" w:rsidP="00924A91">
      <w:pPr>
        <w:pStyle w:val="Bibliography"/>
      </w:pPr>
      <w:r>
        <w:t xml:space="preserve">62. </w:t>
      </w:r>
      <w:r>
        <w:tab/>
        <w:t>Nitschke W, Russell MJ. 2012. Redox bifurcations: Mechanisms and importance to life now, and at its origin: A widespread means of energy conversion in biology unfolds…. BioEssays 34:106–109.</w:t>
      </w:r>
    </w:p>
    <w:p w14:paraId="1122DD12" w14:textId="77777777" w:rsidR="00924A91" w:rsidRDefault="00924A91" w:rsidP="00924A91">
      <w:pPr>
        <w:pStyle w:val="Bibliography"/>
      </w:pPr>
      <w:r>
        <w:t xml:space="preserve">63. </w:t>
      </w:r>
      <w:r>
        <w:tab/>
        <w:t>Herrmann G, Jayamani E, Mai G, Buckel W. 2008. Energy Conservation via Electron-Transferring Flavoprotein in Anaerobic Bacteria. J Bacteriol 190:784–791.</w:t>
      </w:r>
    </w:p>
    <w:p w14:paraId="0187C2A6" w14:textId="77777777" w:rsidR="00924A91" w:rsidRDefault="00924A91" w:rsidP="00924A91">
      <w:pPr>
        <w:pStyle w:val="Bibliography"/>
      </w:pPr>
      <w:r>
        <w:t xml:space="preserve">64.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50431C3E" w14:textId="77777777" w:rsidR="00924A91" w:rsidRDefault="00924A91" w:rsidP="00924A91">
      <w:pPr>
        <w:pStyle w:val="Bibliography"/>
      </w:pPr>
      <w:r>
        <w:t xml:space="preserve">65. </w:t>
      </w:r>
      <w:r>
        <w:tab/>
        <w:t>Shieh JS, Whitman WB. 1987. Pathway of acetate assimilation in autotrophic and heterotrophic methanococci. J Bacteriol 169:5327–5329.</w:t>
      </w:r>
    </w:p>
    <w:p w14:paraId="399F4A5F" w14:textId="77777777" w:rsidR="00924A91" w:rsidRDefault="00924A91" w:rsidP="00924A91">
      <w:pPr>
        <w:pStyle w:val="Bibliography"/>
      </w:pPr>
      <w:r>
        <w:t xml:space="preserve">66. </w:t>
      </w:r>
      <w:r>
        <w:tab/>
        <w:t xml:space="preserve">Welander PV, Metcalf WW. 2005. Loss of the </w:t>
      </w:r>
      <w:r>
        <w:rPr>
          <w:i/>
          <w:iCs/>
        </w:rPr>
        <w:t>mtr</w:t>
      </w:r>
      <w:r>
        <w:t xml:space="preserve"> operon in </w:t>
      </w:r>
      <w:r>
        <w:rPr>
          <w:i/>
          <w:iCs/>
        </w:rPr>
        <w:t>Methanosarcina</w:t>
      </w:r>
      <w:r>
        <w:t xml:space="preserve"> blocks growth on methanol, but not methanogenesis, and reveals an unknown methanogenic pathway. Proc Natl Acad Sci U S A 102:10664–10669.</w:t>
      </w:r>
    </w:p>
    <w:p w14:paraId="2EF4E745" w14:textId="77777777" w:rsidR="00924A91" w:rsidRDefault="00924A91" w:rsidP="00924A91">
      <w:pPr>
        <w:pStyle w:val="Bibliography"/>
      </w:pPr>
      <w:r>
        <w:t xml:space="preserve">67. </w:t>
      </w:r>
      <w:r>
        <w:tab/>
        <w:t>DiMarco AA, Bobik TA, Wolfe RS. 1990. Unusual coenzymes of methanogenesis. Annu Rev Biochem 59:355–394.</w:t>
      </w:r>
    </w:p>
    <w:p w14:paraId="045903DB" w14:textId="77777777" w:rsidR="00924A91" w:rsidRDefault="00924A91" w:rsidP="00924A91">
      <w:pPr>
        <w:pStyle w:val="Bibliography"/>
      </w:pPr>
      <w:r>
        <w:t xml:space="preserve">68. </w:t>
      </w:r>
      <w:r>
        <w:tab/>
        <w:t xml:space="preserve">Siu S, Robotham A, Logan SM, Kelly JF, Uchida K, Aizawa S-I, Jarrell KF.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197:1668–1680.</w:t>
      </w:r>
    </w:p>
    <w:p w14:paraId="65F5AE77" w14:textId="77777777" w:rsidR="00924A91" w:rsidRDefault="00924A91" w:rsidP="00924A91">
      <w:pPr>
        <w:pStyle w:val="Bibliography"/>
      </w:pPr>
      <w:r>
        <w:t xml:space="preserve">69. </w:t>
      </w:r>
      <w:r>
        <w:tab/>
        <w:t>Jain S, Caforio A, Driessen AJM. 2014. Biosynthesis of archaeal membrane ether lipids. Front Microbiol 5.</w:t>
      </w:r>
    </w:p>
    <w:p w14:paraId="1D32F721" w14:textId="77777777" w:rsidR="00924A91" w:rsidRDefault="00924A91" w:rsidP="00924A91">
      <w:pPr>
        <w:pStyle w:val="Bibliography"/>
      </w:pPr>
      <w:r>
        <w:t xml:space="preserve">70. </w:t>
      </w:r>
      <w:r>
        <w:tab/>
        <w:t>Overbeek R, Begley T, Butler RM, Choudhuri JV, Chuang H-Y, Cohoon M, de Crécy-Lagard V, Diaz N, Disz T, Edwards R, Fonstein M, Frank ED, Gerdes S, Glass EM, Goesmann A, Hanson A, Iwata-Reuyl D, Jensen R, Jamshidi N, Krause L, Kubal M, Larsen N, Linke B, McHardy AC, Meyer F, Neuweger H, Olsen G, Olson R, Osterman A, Portnoy V, Pusch GD, Rodionov DA, Rückert C, Steiner J, Stevens R, Thiele I, Vassieva O, Ye Y, Zagnitko O, Vonstein V. 2005. The subsystems approach to genome annotation and its use in the project to annotate 1000 genomes. Nucleic Acids Res 33:5691–5702.</w:t>
      </w:r>
    </w:p>
    <w:p w14:paraId="473F760B" w14:textId="77777777" w:rsidR="00924A91" w:rsidRDefault="00924A91" w:rsidP="00924A91">
      <w:pPr>
        <w:pStyle w:val="Bibliography"/>
      </w:pPr>
      <w:r>
        <w:t xml:space="preserve">71. </w:t>
      </w:r>
      <w:r>
        <w:tab/>
        <w:t>Balderston WL, Payne WJ. 1976. Inhibition of methanogenesis in salt marsh sediments and whole-cell suspensions of methanogenic bacteria by nitrogen oxides. Appl Environ Microbiol 32:264–269.</w:t>
      </w:r>
    </w:p>
    <w:p w14:paraId="68A061A8" w14:textId="77777777" w:rsidR="00924A91" w:rsidRDefault="00924A91" w:rsidP="00924A91">
      <w:pPr>
        <w:pStyle w:val="Bibliography"/>
      </w:pPr>
      <w:r>
        <w:t xml:space="preserve">72. </w:t>
      </w:r>
      <w:r>
        <w:tab/>
        <w:t>Liu Y, Beer LL, Whitman WB. 2012. Methanogens: a window into ancient sulfur metabolism. Trends Microbiol 20:251–258.</w:t>
      </w:r>
    </w:p>
    <w:p w14:paraId="6BCF45D1" w14:textId="77777777" w:rsidR="00924A91" w:rsidRDefault="00924A91" w:rsidP="00924A91">
      <w:pPr>
        <w:pStyle w:val="Bibliography"/>
      </w:pPr>
      <w:r>
        <w:t xml:space="preserve">73. </w:t>
      </w:r>
      <w:r>
        <w:tab/>
        <w:t>Feist AM, Henry CS, Reed JL, Krummenacker M, Joyce AR, Karp PD, Broadbelt LJ, Hatzimanikatis V, Palsson BØ. 2007. A genome-scale metabolic reconstruction for Escherichia coli K-12 MG1655 that accounts for 1260 ORFs and thermodynamic information. Mol Syst Biol 3.</w:t>
      </w:r>
    </w:p>
    <w:p w14:paraId="09B65053" w14:textId="77777777" w:rsidR="00924A91" w:rsidRDefault="00924A91" w:rsidP="00924A91">
      <w:pPr>
        <w:pStyle w:val="Bibliography"/>
      </w:pPr>
      <w:r>
        <w:t xml:space="preserve">74. </w:t>
      </w:r>
      <w:r>
        <w:tab/>
        <w:t xml:space="preserve">Orth JD, Conrad TM, Na J, Lerman JA, Nam H, Feist AM, Palsson BO. 2014. A comprehensive genome-scale reconstruction of </w:t>
      </w:r>
      <w:r>
        <w:rPr>
          <w:i/>
          <w:iCs/>
        </w:rPr>
        <w:t>Escherichia coli</w:t>
      </w:r>
      <w:r>
        <w:t xml:space="preserve"> metabolism--2011. Mol Syst Biol 7:535–535.</w:t>
      </w:r>
    </w:p>
    <w:p w14:paraId="32343B1F" w14:textId="77777777" w:rsidR="00924A91" w:rsidRDefault="00924A91" w:rsidP="00924A91">
      <w:pPr>
        <w:pStyle w:val="Bibliography"/>
      </w:pPr>
      <w:r>
        <w:t xml:space="preserve">75. </w:t>
      </w:r>
      <w:r>
        <w:tab/>
        <w:t xml:space="preserve">Sarmiento F, Mrázek J, Whitman WB. 2013. Genome-scale analysis of gene function in the hydrogenotrophic methanogenic archaeon </w:t>
      </w:r>
      <w:r>
        <w:rPr>
          <w:i/>
          <w:iCs/>
        </w:rPr>
        <w:t>Methanococcus maripaludis</w:t>
      </w:r>
      <w:r>
        <w:t>. Proc Natl Acad Sci 110:4726–4731.</w:t>
      </w:r>
    </w:p>
    <w:p w14:paraId="18CCEC3B" w14:textId="77777777" w:rsidR="00924A91" w:rsidRDefault="00924A91" w:rsidP="00924A91">
      <w:pPr>
        <w:pStyle w:val="Bibliography"/>
      </w:pPr>
      <w:r>
        <w:t xml:space="preserve">76. </w:t>
      </w:r>
      <w:r>
        <w:tab/>
        <w:t>Heavner BD, Price ND. 2015. Comparative Analysis of Yeast Metabolic Network Models Highlights Progress, Opportunities for Metabolic Reconstruction. PLoS Comput Biol 11:e1004530.</w:t>
      </w:r>
    </w:p>
    <w:p w14:paraId="088F505B" w14:textId="77777777" w:rsidR="00924A91" w:rsidRDefault="00924A91" w:rsidP="00924A91">
      <w:pPr>
        <w:pStyle w:val="Bibliography"/>
      </w:pPr>
      <w:r>
        <w:lastRenderedPageBreak/>
        <w:t xml:space="preserve">77. </w:t>
      </w:r>
      <w:r>
        <w:tab/>
        <w:t xml:space="preserve">Kaster A-K, Goenrich M, Seedorf H, Liesegang H, Wollherr A, Gottschalk G, Thauer RK.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Archaea 2011:1–23.</w:t>
      </w:r>
    </w:p>
    <w:p w14:paraId="662D5F5E" w14:textId="47936B38"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5-16T16:48:00Z" w:initials="A">
    <w:p w14:paraId="65B3F001" w14:textId="40391794" w:rsidR="008F7026" w:rsidRDefault="008F7026">
      <w:pPr>
        <w:pStyle w:val="CommentText"/>
      </w:pPr>
      <w:r>
        <w:rPr>
          <w:rStyle w:val="CommentReference"/>
        </w:rPr>
        <w:annotationRef/>
      </w:r>
      <w:r>
        <w:t xml:space="preserve">Pending what Steve thinks; in any case, I’m deeply appreciative of his suggested edits and have strived to incorporate most of them. </w:t>
      </w:r>
    </w:p>
  </w:comment>
  <w:comment w:id="1" w:author="Nathan Price" w:date="2016-05-19T09:30:00Z" w:initials="NP">
    <w:p w14:paraId="4999596B" w14:textId="1AB9F2D9" w:rsidR="008F7026" w:rsidRDefault="008F7026">
      <w:pPr>
        <w:pStyle w:val="CommentText"/>
      </w:pPr>
      <w:r>
        <w:rPr>
          <w:rStyle w:val="CommentReference"/>
        </w:rPr>
        <w:annotationRef/>
      </w:r>
      <w:r>
        <w:t>Yes, Steve – happy to include you (my preference) or not, as you decide.  I think you deserve it based on some really good edits/comments that helped the paper a lot, as well as so much leadership over the past few years that led to the whole thing.</w:t>
      </w:r>
    </w:p>
  </w:comment>
  <w:comment w:id="12" w:author="Nathan Price" w:date="2016-05-19T09:31:00Z" w:initials="NP">
    <w:p w14:paraId="0B2A61AD" w14:textId="53D812EA" w:rsidR="008F7026" w:rsidRDefault="008F7026">
      <w:pPr>
        <w:pStyle w:val="CommentText"/>
      </w:pPr>
      <w:r>
        <w:rPr>
          <w:rStyle w:val="CommentReference"/>
        </w:rPr>
        <w:annotationRef/>
      </w:r>
      <w:r>
        <w:t>Can we add a short clause explaining to the reader what a bridge fuel means – i.e. just make this more explicit</w:t>
      </w:r>
    </w:p>
    <w:p w14:paraId="217310F6" w14:textId="77777777" w:rsidR="008F7026" w:rsidRDefault="008F7026">
      <w:pPr>
        <w:pStyle w:val="CommentText"/>
      </w:pPr>
    </w:p>
    <w:p w14:paraId="22B489F8" w14:textId="443C5BE1" w:rsidR="008F7026" w:rsidRDefault="008F7026">
      <w:pPr>
        <w:pStyle w:val="CommentText"/>
        <w:rPr>
          <w:b/>
        </w:rPr>
      </w:pPr>
      <w:r>
        <w:rPr>
          <w:b/>
        </w:rPr>
        <w:t>MR: I’ve added a clause to clarify…is this what you had in mind?</w:t>
      </w:r>
    </w:p>
    <w:p w14:paraId="7C24A0DA" w14:textId="77777777" w:rsidR="008F7026" w:rsidRDefault="008F7026">
      <w:pPr>
        <w:pStyle w:val="CommentText"/>
        <w:rPr>
          <w:b/>
        </w:rPr>
      </w:pPr>
    </w:p>
    <w:p w14:paraId="4A67C73E" w14:textId="6B1EA967" w:rsidR="008F7026" w:rsidRPr="00CB7EC1" w:rsidRDefault="008F7026">
      <w:pPr>
        <w:pStyle w:val="CommentText"/>
        <w:rPr>
          <w:b/>
        </w:rPr>
      </w:pPr>
      <w:r>
        <w:rPr>
          <w:b/>
        </w:rPr>
        <w:t>NP:  Yes – all good now for me.</w:t>
      </w:r>
    </w:p>
  </w:comment>
  <w:comment w:id="14" w:author="John Leigh" w:date="2016-05-19T09:32:00Z" w:initials="JL">
    <w:p w14:paraId="0A393E0A" w14:textId="02F64299" w:rsidR="008F7026" w:rsidRDefault="008F7026">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p w14:paraId="7815DB56" w14:textId="77777777" w:rsidR="008F7026" w:rsidRDefault="008F7026">
      <w:pPr>
        <w:pStyle w:val="CommentText"/>
      </w:pPr>
    </w:p>
    <w:p w14:paraId="310A0BDC" w14:textId="29223AF3" w:rsidR="008F7026" w:rsidRDefault="008F7026">
      <w:pPr>
        <w:pStyle w:val="CommentText"/>
      </w:pPr>
      <w:r w:rsidRPr="00DD6CD3">
        <w:rPr>
          <w:b/>
        </w:rPr>
        <w:t>NP</w:t>
      </w:r>
      <w:r>
        <w:t>:  Yes, we should make these distinctions crystal clear in the cover letter.  The first reconstruction had many serious deficiencies.</w:t>
      </w:r>
    </w:p>
    <w:p w14:paraId="2512EC5E" w14:textId="77777777" w:rsidR="008F7026" w:rsidRDefault="008F7026">
      <w:pPr>
        <w:pStyle w:val="CommentText"/>
      </w:pPr>
    </w:p>
    <w:p w14:paraId="0BBFA140" w14:textId="4AFC25D8" w:rsidR="008F7026" w:rsidRDefault="008F7026">
      <w:pPr>
        <w:pStyle w:val="CommentText"/>
        <w:rPr>
          <w:b/>
        </w:rPr>
      </w:pPr>
      <w:r>
        <w:rPr>
          <w:b/>
        </w:rPr>
        <w:t xml:space="preserve">MR: Got it; I’m inclined to err on the kind side here and explain the deficiencies in the cover letter. </w:t>
      </w:r>
    </w:p>
    <w:p w14:paraId="5DC8F046" w14:textId="77777777" w:rsidR="008F7026" w:rsidRDefault="008F7026">
      <w:pPr>
        <w:pStyle w:val="CommentText"/>
        <w:rPr>
          <w:b/>
        </w:rPr>
      </w:pPr>
    </w:p>
    <w:p w14:paraId="566EB944" w14:textId="78556D66" w:rsidR="008F7026" w:rsidRPr="00C45463" w:rsidRDefault="008F7026">
      <w:pPr>
        <w:pStyle w:val="CommentText"/>
        <w:rPr>
          <w:b/>
        </w:rPr>
      </w:pPr>
      <w:r>
        <w:rPr>
          <w:b/>
        </w:rPr>
        <w:t xml:space="preserve">NP:  </w:t>
      </w:r>
      <w:r w:rsidRPr="008F7026">
        <w:t>I agree</w:t>
      </w:r>
    </w:p>
  </w:comment>
  <w:comment w:id="15" w:author="Nathan Price" w:date="2016-05-19T09:33:00Z" w:initials="NP">
    <w:p w14:paraId="4D8683F5" w14:textId="48D1E5BC" w:rsidR="008F7026" w:rsidRDefault="008F7026">
      <w:pPr>
        <w:pStyle w:val="CommentText"/>
      </w:pPr>
      <w:r>
        <w:rPr>
          <w:rStyle w:val="CommentReference"/>
        </w:rPr>
        <w:annotationRef/>
      </w:r>
      <w:r>
        <w:t>I want to be a bit careful not to over claim.  I know you developed new code to do this, but the reviewers will know that free energy drop across the whole bioconversion process of an organism must be negative etc. and so I don’t want to emphasize novelty overly much here…just state the approach we use and how it was done</w:t>
      </w:r>
    </w:p>
    <w:p w14:paraId="0A8EB10B" w14:textId="77777777" w:rsidR="008F7026" w:rsidRDefault="008F7026">
      <w:pPr>
        <w:pStyle w:val="CommentText"/>
      </w:pPr>
    </w:p>
    <w:p w14:paraId="14000724" w14:textId="001834F8" w:rsidR="008F7026" w:rsidRDefault="008F7026">
      <w:pPr>
        <w:pStyle w:val="CommentText"/>
        <w:rPr>
          <w:b/>
        </w:rPr>
      </w:pPr>
      <w:r>
        <w:rPr>
          <w:b/>
        </w:rPr>
        <w:t>MR: I went ahead and removed the section from results; there’s a blurb in “Methods” now and another in “Discussion” that suggests how it might be useful down the road for strain design</w:t>
      </w:r>
    </w:p>
    <w:p w14:paraId="09D264FF" w14:textId="77777777" w:rsidR="008F7026" w:rsidRDefault="008F7026">
      <w:pPr>
        <w:pStyle w:val="CommentText"/>
        <w:rPr>
          <w:b/>
        </w:rPr>
      </w:pPr>
    </w:p>
    <w:p w14:paraId="7B3403F9" w14:textId="6119DACD" w:rsidR="008F7026" w:rsidRPr="008E7561" w:rsidRDefault="008F7026">
      <w:pPr>
        <w:pStyle w:val="CommentText"/>
        <w:rPr>
          <w:b/>
        </w:rPr>
      </w:pPr>
      <w:r>
        <w:rPr>
          <w:b/>
        </w:rPr>
        <w:t xml:space="preserve">NP:  </w:t>
      </w:r>
      <w:r w:rsidRPr="008F7026">
        <w:t>Sounds good.</w:t>
      </w:r>
      <w:r>
        <w:t xml:space="preserve">  I agree with this strategy.</w:t>
      </w:r>
    </w:p>
  </w:comment>
  <w:comment w:id="39" w:author="Administrator" w:date="2016-05-16T15:27:00Z" w:initials="A">
    <w:p w14:paraId="7949D5C1" w14:textId="5FAA36C5" w:rsidR="008F7026" w:rsidRDefault="008F7026">
      <w:pPr>
        <w:pStyle w:val="CommentText"/>
      </w:pPr>
      <w:r>
        <w:rPr>
          <w:rStyle w:val="CommentReference"/>
        </w:rPr>
        <w:annotationRef/>
      </w:r>
      <w:r>
        <w:t xml:space="preserve">Note to myself to double check all these numbers and those in Table 1 before submitting. </w:t>
      </w:r>
    </w:p>
  </w:comment>
  <w:comment w:id="40" w:author="Administrator" w:date="2016-05-16T15:19:00Z" w:initials="A">
    <w:p w14:paraId="0899EA4D" w14:textId="440075B9" w:rsidR="008F7026" w:rsidRDefault="008F7026">
      <w:pPr>
        <w:pStyle w:val="CommentText"/>
      </w:pPr>
      <w:r>
        <w:rPr>
          <w:rStyle w:val="CommentReference"/>
        </w:rPr>
        <w:annotationRef/>
      </w:r>
      <w:r>
        <w:t>I agreed with changing this subtitle, as recommended by Steve/Nathan</w:t>
      </w:r>
    </w:p>
  </w:comment>
  <w:comment w:id="45" w:author="Stephen Ragsdale" w:date="2016-05-19T09:34:00Z" w:initials="SR">
    <w:p w14:paraId="70FF9B43" w14:textId="1C377316" w:rsidR="008F7026" w:rsidRDefault="008F7026">
      <w:pPr>
        <w:pStyle w:val="CommentText"/>
      </w:pPr>
      <w:r>
        <w:rPr>
          <w:rStyle w:val="CommentReference"/>
        </w:rPr>
        <w:annotationRef/>
      </w:r>
      <w:r>
        <w:t xml:space="preserve">I think that the equations for the two reactions should be shown here. </w:t>
      </w:r>
    </w:p>
    <w:p w14:paraId="39084415" w14:textId="77777777" w:rsidR="008F7026" w:rsidRDefault="008F7026">
      <w:pPr>
        <w:pStyle w:val="CommentText"/>
      </w:pPr>
    </w:p>
    <w:p w14:paraId="107CBAF2" w14:textId="3A917BBE" w:rsidR="008F7026" w:rsidRDefault="008F7026">
      <w:pPr>
        <w:pStyle w:val="CommentText"/>
        <w:rPr>
          <w:b/>
        </w:rPr>
      </w:pPr>
      <w:r>
        <w:rPr>
          <w:b/>
        </w:rPr>
        <w:t xml:space="preserve">MR: I partially agree; putting the first reaction here makes sense, as it’s the actual reaction resulting from the described pathway. But the second reaction is a different animal; not really the </w:t>
      </w:r>
      <w:proofErr w:type="spellStart"/>
      <w:r>
        <w:rPr>
          <w:b/>
        </w:rPr>
        <w:t>HdrDE</w:t>
      </w:r>
      <w:proofErr w:type="spellEnd"/>
      <w:r>
        <w:rPr>
          <w:b/>
        </w:rPr>
        <w:t xml:space="preserve">, but a hypothetical version of </w:t>
      </w:r>
      <w:proofErr w:type="spellStart"/>
      <w:r>
        <w:rPr>
          <w:b/>
        </w:rPr>
        <w:t>HdrABC</w:t>
      </w:r>
      <w:proofErr w:type="spellEnd"/>
      <w:r>
        <w:rPr>
          <w:b/>
        </w:rPr>
        <w:t xml:space="preserve"> where I’ve removed bifurcation. </w:t>
      </w:r>
    </w:p>
    <w:p w14:paraId="4F2F7C5E" w14:textId="77777777" w:rsidR="008F7026" w:rsidRDefault="008F7026">
      <w:pPr>
        <w:pStyle w:val="CommentText"/>
        <w:rPr>
          <w:b/>
        </w:rPr>
      </w:pPr>
    </w:p>
    <w:p w14:paraId="0FE16B10" w14:textId="72558BC4" w:rsidR="008F7026" w:rsidRDefault="008F7026">
      <w:pPr>
        <w:pStyle w:val="CommentText"/>
        <w:rPr>
          <w:b/>
        </w:rPr>
      </w:pPr>
      <w:r>
        <w:rPr>
          <w:b/>
        </w:rPr>
        <w:t>How do folks feel about the altered placement I’m showing here?</w:t>
      </w:r>
    </w:p>
    <w:p w14:paraId="7CA6F38A" w14:textId="77777777" w:rsidR="008F7026" w:rsidRDefault="008F7026">
      <w:pPr>
        <w:pStyle w:val="CommentText"/>
        <w:rPr>
          <w:b/>
        </w:rPr>
      </w:pPr>
    </w:p>
    <w:p w14:paraId="4BDA15FA" w14:textId="6B68879C" w:rsidR="008F7026" w:rsidRPr="001B073B" w:rsidRDefault="008F7026">
      <w:pPr>
        <w:pStyle w:val="CommentText"/>
        <w:rPr>
          <w:b/>
        </w:rPr>
      </w:pPr>
      <w:r>
        <w:rPr>
          <w:b/>
        </w:rPr>
        <w:t xml:space="preserve">NP:  </w:t>
      </w:r>
      <w:r w:rsidRPr="008F7026">
        <w:t>I’m inclined to just show the first one in that case</w:t>
      </w:r>
    </w:p>
  </w:comment>
  <w:comment w:id="51" w:author="Administrator" w:date="2016-05-16T16:50:00Z" w:initials="A">
    <w:p w14:paraId="0F8A42CB" w14:textId="2AE22E2A" w:rsidR="008F7026" w:rsidRDefault="008F7026">
      <w:pPr>
        <w:pStyle w:val="CommentText"/>
      </w:pPr>
      <w:r>
        <w:rPr>
          <w:rStyle w:val="CommentReference"/>
        </w:rPr>
        <w:annotationRef/>
      </w:r>
      <w:r>
        <w:t>I changed this title as well; used to be “Other biochemistry improvements”</w:t>
      </w:r>
    </w:p>
  </w:comment>
  <w:comment w:id="53" w:author="Administrator" w:date="2016-05-02T15:25:00Z" w:initials="A">
    <w:p w14:paraId="78720AD7" w14:textId="67711BD2" w:rsidR="008F7026" w:rsidRDefault="008F7026">
      <w:pPr>
        <w:pStyle w:val="CommentText"/>
      </w:pPr>
      <w:r>
        <w:rPr>
          <w:rStyle w:val="CommentReference"/>
        </w:rPr>
        <w:annotationRef/>
      </w:r>
      <w:r>
        <w:t>This is a review article, but I think it’s probably the most relevant reference here</w:t>
      </w:r>
    </w:p>
  </w:comment>
  <w:comment w:id="54" w:author="Administrator" w:date="2016-05-19T11:58:00Z" w:initials="A">
    <w:p w14:paraId="112390CA" w14:textId="77777777" w:rsidR="008F7026" w:rsidRDefault="008F7026">
      <w:pPr>
        <w:pStyle w:val="CommentText"/>
      </w:pPr>
      <w:r>
        <w:rPr>
          <w:rStyle w:val="CommentReference"/>
        </w:rPr>
        <w:annotationRef/>
      </w:r>
      <w:r>
        <w:t xml:space="preserve"> I added this to give context to our MCC; my feeling is that our value means very little without some sort of comparison. Thoughts on this addition?</w:t>
      </w:r>
    </w:p>
    <w:p w14:paraId="2AC1CB7A" w14:textId="77777777" w:rsidR="008F7026" w:rsidRDefault="008F7026">
      <w:pPr>
        <w:pStyle w:val="CommentText"/>
      </w:pPr>
    </w:p>
    <w:p w14:paraId="5332D45D" w14:textId="57B5869A" w:rsidR="008F7026" w:rsidRDefault="008F7026">
      <w:pPr>
        <w:pStyle w:val="CommentText"/>
      </w:pPr>
      <w:r>
        <w:t xml:space="preserve">NP:  I </w:t>
      </w:r>
      <w:r w:rsidR="005B1569">
        <w:t xml:space="preserve">do see your point, but I </w:t>
      </w:r>
      <w:bookmarkStart w:id="55" w:name="_GoBack"/>
      <w:bookmarkEnd w:id="55"/>
      <w:r>
        <w:t>think this is better in the discu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D33483" w14:textId="77777777" w:rsidR="008F7026" w:rsidRDefault="008F7026" w:rsidP="00516D83">
      <w:pPr>
        <w:spacing w:after="0" w:line="240" w:lineRule="auto"/>
      </w:pPr>
      <w:r>
        <w:separator/>
      </w:r>
    </w:p>
  </w:endnote>
  <w:endnote w:type="continuationSeparator" w:id="0">
    <w:p w14:paraId="465E10E4" w14:textId="77777777" w:rsidR="008F7026" w:rsidRDefault="008F7026"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8F7026" w:rsidRDefault="008F7026">
    <w:pPr>
      <w:pStyle w:val="Footer"/>
      <w:jc w:val="center"/>
    </w:pPr>
    <w:r>
      <w:fldChar w:fldCharType="begin"/>
    </w:r>
    <w:r>
      <w:instrText xml:space="preserve"> PAGE   \* MERGEFORMAT </w:instrText>
    </w:r>
    <w:r>
      <w:fldChar w:fldCharType="separate"/>
    </w:r>
    <w:r w:rsidR="007A7B77">
      <w:rPr>
        <w:noProof/>
      </w:rPr>
      <w:t>20</w:t>
    </w:r>
    <w:r>
      <w:rPr>
        <w:noProof/>
      </w:rPr>
      <w:fldChar w:fldCharType="end"/>
    </w:r>
  </w:p>
  <w:p w14:paraId="45C11215" w14:textId="77777777" w:rsidR="008F7026" w:rsidRDefault="008F70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4D7C55" w14:textId="77777777" w:rsidR="008F7026" w:rsidRDefault="008F7026" w:rsidP="00516D83">
      <w:pPr>
        <w:spacing w:after="0" w:line="240" w:lineRule="auto"/>
      </w:pPr>
      <w:r>
        <w:separator/>
      </w:r>
    </w:p>
  </w:footnote>
  <w:footnote w:type="continuationSeparator" w:id="0">
    <w:p w14:paraId="52F50BB5" w14:textId="77777777" w:rsidR="008F7026" w:rsidRDefault="008F7026" w:rsidP="00516D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245DA"/>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6A1D"/>
    <w:rsid w:val="00157F87"/>
    <w:rsid w:val="001637CD"/>
    <w:rsid w:val="001657E5"/>
    <w:rsid w:val="00166CBF"/>
    <w:rsid w:val="00172424"/>
    <w:rsid w:val="001801A5"/>
    <w:rsid w:val="00184019"/>
    <w:rsid w:val="00185D86"/>
    <w:rsid w:val="001908F4"/>
    <w:rsid w:val="00197EC3"/>
    <w:rsid w:val="001A5358"/>
    <w:rsid w:val="001B073B"/>
    <w:rsid w:val="001B65A0"/>
    <w:rsid w:val="001C0A06"/>
    <w:rsid w:val="001C201F"/>
    <w:rsid w:val="001C31FA"/>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463C4"/>
    <w:rsid w:val="00250B5D"/>
    <w:rsid w:val="00253C67"/>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629A"/>
    <w:rsid w:val="00347F50"/>
    <w:rsid w:val="003512E9"/>
    <w:rsid w:val="00351533"/>
    <w:rsid w:val="003523DD"/>
    <w:rsid w:val="0036089A"/>
    <w:rsid w:val="00360C55"/>
    <w:rsid w:val="00364662"/>
    <w:rsid w:val="0036766B"/>
    <w:rsid w:val="003730CF"/>
    <w:rsid w:val="00381A37"/>
    <w:rsid w:val="003840C4"/>
    <w:rsid w:val="00387EFA"/>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633"/>
    <w:rsid w:val="00535032"/>
    <w:rsid w:val="005439A6"/>
    <w:rsid w:val="00546886"/>
    <w:rsid w:val="005519FA"/>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370D"/>
    <w:rsid w:val="005A4C15"/>
    <w:rsid w:val="005A6784"/>
    <w:rsid w:val="005A743B"/>
    <w:rsid w:val="005B1569"/>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16AC1"/>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2705"/>
    <w:rsid w:val="00665411"/>
    <w:rsid w:val="00666EBB"/>
    <w:rsid w:val="00673E4C"/>
    <w:rsid w:val="00676337"/>
    <w:rsid w:val="00681980"/>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505E"/>
    <w:rsid w:val="00796A48"/>
    <w:rsid w:val="007A2129"/>
    <w:rsid w:val="007A2231"/>
    <w:rsid w:val="007A2B72"/>
    <w:rsid w:val="007A2E27"/>
    <w:rsid w:val="007A60D0"/>
    <w:rsid w:val="007A7B77"/>
    <w:rsid w:val="007A7ECA"/>
    <w:rsid w:val="007B4DFA"/>
    <w:rsid w:val="007C0A49"/>
    <w:rsid w:val="007C259C"/>
    <w:rsid w:val="007C468E"/>
    <w:rsid w:val="007C5198"/>
    <w:rsid w:val="007D1D19"/>
    <w:rsid w:val="007D68E6"/>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6DDA"/>
    <w:rsid w:val="00887D9C"/>
    <w:rsid w:val="00890FBC"/>
    <w:rsid w:val="008946EC"/>
    <w:rsid w:val="00895FB4"/>
    <w:rsid w:val="00896C21"/>
    <w:rsid w:val="00897640"/>
    <w:rsid w:val="008A1FB2"/>
    <w:rsid w:val="008B123E"/>
    <w:rsid w:val="008B6BDA"/>
    <w:rsid w:val="008B7D1C"/>
    <w:rsid w:val="008C00ED"/>
    <w:rsid w:val="008C0862"/>
    <w:rsid w:val="008C0DD5"/>
    <w:rsid w:val="008C3354"/>
    <w:rsid w:val="008D1D61"/>
    <w:rsid w:val="008D38C6"/>
    <w:rsid w:val="008D7AE6"/>
    <w:rsid w:val="008E0E07"/>
    <w:rsid w:val="008E175F"/>
    <w:rsid w:val="008E222D"/>
    <w:rsid w:val="008E6A11"/>
    <w:rsid w:val="008E7561"/>
    <w:rsid w:val="008E7DB0"/>
    <w:rsid w:val="008F57BB"/>
    <w:rsid w:val="008F7026"/>
    <w:rsid w:val="008F77AB"/>
    <w:rsid w:val="008F7C02"/>
    <w:rsid w:val="0090081E"/>
    <w:rsid w:val="00901F0A"/>
    <w:rsid w:val="00915E06"/>
    <w:rsid w:val="00915E11"/>
    <w:rsid w:val="009207D4"/>
    <w:rsid w:val="00920B05"/>
    <w:rsid w:val="00924A91"/>
    <w:rsid w:val="009253F0"/>
    <w:rsid w:val="00930A74"/>
    <w:rsid w:val="00940402"/>
    <w:rsid w:val="00941122"/>
    <w:rsid w:val="00941981"/>
    <w:rsid w:val="00941ECA"/>
    <w:rsid w:val="009423CE"/>
    <w:rsid w:val="009426B1"/>
    <w:rsid w:val="00943D68"/>
    <w:rsid w:val="00945436"/>
    <w:rsid w:val="00945574"/>
    <w:rsid w:val="00946BFB"/>
    <w:rsid w:val="009476C9"/>
    <w:rsid w:val="00955999"/>
    <w:rsid w:val="009567A0"/>
    <w:rsid w:val="0095782E"/>
    <w:rsid w:val="009626B8"/>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472"/>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DDF"/>
    <w:rsid w:val="00A77F31"/>
    <w:rsid w:val="00A8198B"/>
    <w:rsid w:val="00A86F5B"/>
    <w:rsid w:val="00A87FFD"/>
    <w:rsid w:val="00A923BB"/>
    <w:rsid w:val="00AA1877"/>
    <w:rsid w:val="00AA70E9"/>
    <w:rsid w:val="00AB4371"/>
    <w:rsid w:val="00AB74CE"/>
    <w:rsid w:val="00AC43A6"/>
    <w:rsid w:val="00AD0737"/>
    <w:rsid w:val="00AD0EFB"/>
    <w:rsid w:val="00AD1AC3"/>
    <w:rsid w:val="00AD1E85"/>
    <w:rsid w:val="00AD41CE"/>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66D3A"/>
    <w:rsid w:val="00B75001"/>
    <w:rsid w:val="00B806A5"/>
    <w:rsid w:val="00B844AB"/>
    <w:rsid w:val="00B865F8"/>
    <w:rsid w:val="00B91F1A"/>
    <w:rsid w:val="00B92236"/>
    <w:rsid w:val="00B93B51"/>
    <w:rsid w:val="00B97142"/>
    <w:rsid w:val="00BA12DD"/>
    <w:rsid w:val="00BB4897"/>
    <w:rsid w:val="00BB5603"/>
    <w:rsid w:val="00BB596A"/>
    <w:rsid w:val="00BC4B5C"/>
    <w:rsid w:val="00BC5E1E"/>
    <w:rsid w:val="00BC613A"/>
    <w:rsid w:val="00BC69E7"/>
    <w:rsid w:val="00BC7F59"/>
    <w:rsid w:val="00BD1F9F"/>
    <w:rsid w:val="00BD54C7"/>
    <w:rsid w:val="00BD779D"/>
    <w:rsid w:val="00BF0803"/>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45463"/>
    <w:rsid w:val="00C510BA"/>
    <w:rsid w:val="00C51ABC"/>
    <w:rsid w:val="00C540C6"/>
    <w:rsid w:val="00C54AA8"/>
    <w:rsid w:val="00C55F46"/>
    <w:rsid w:val="00C61E65"/>
    <w:rsid w:val="00C65346"/>
    <w:rsid w:val="00C7030E"/>
    <w:rsid w:val="00C70679"/>
    <w:rsid w:val="00C73E42"/>
    <w:rsid w:val="00C747FB"/>
    <w:rsid w:val="00C75D13"/>
    <w:rsid w:val="00C82E52"/>
    <w:rsid w:val="00C84DA4"/>
    <w:rsid w:val="00C91990"/>
    <w:rsid w:val="00C96BB0"/>
    <w:rsid w:val="00CA1420"/>
    <w:rsid w:val="00CA15A3"/>
    <w:rsid w:val="00CA1718"/>
    <w:rsid w:val="00CB411E"/>
    <w:rsid w:val="00CB4BA9"/>
    <w:rsid w:val="00CB56B9"/>
    <w:rsid w:val="00CB5F53"/>
    <w:rsid w:val="00CB7EC1"/>
    <w:rsid w:val="00CC3AC4"/>
    <w:rsid w:val="00CD129E"/>
    <w:rsid w:val="00CD20A3"/>
    <w:rsid w:val="00CD3A80"/>
    <w:rsid w:val="00CD3E73"/>
    <w:rsid w:val="00CD619D"/>
    <w:rsid w:val="00CD72FC"/>
    <w:rsid w:val="00CE0906"/>
    <w:rsid w:val="00CE40C8"/>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76ADF"/>
    <w:rsid w:val="00D808B7"/>
    <w:rsid w:val="00D861D3"/>
    <w:rsid w:val="00D926B5"/>
    <w:rsid w:val="00D93A73"/>
    <w:rsid w:val="00D96104"/>
    <w:rsid w:val="00DA124D"/>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2618A"/>
    <w:rsid w:val="00E3127F"/>
    <w:rsid w:val="00E362C0"/>
    <w:rsid w:val="00E3679F"/>
    <w:rsid w:val="00E36B6B"/>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leighj@u.washington.edu" TargetMode="External"/><Relationship Id="rId12" Type="http://schemas.openxmlformats.org/officeDocument/2006/relationships/chart" Target="charts/chart1.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ti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nprice@systemsbiology.org"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0</c:v>
                </c:pt>
                <c:pt idx="1">
                  <c:v>11.0</c:v>
                </c:pt>
                <c:pt idx="2">
                  <c:v>12.0</c:v>
                </c:pt>
                <c:pt idx="3">
                  <c:v>8.0</c:v>
                </c:pt>
                <c:pt idx="4">
                  <c:v>2.0</c:v>
                </c:pt>
                <c:pt idx="5">
                  <c:v>15.0</c:v>
                </c:pt>
                <c:pt idx="6">
                  <c:v>2.0</c:v>
                </c:pt>
                <c:pt idx="7">
                  <c:v>3.0</c:v>
                </c:pt>
                <c:pt idx="8">
                  <c:v>8.0</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AE3A39-8CF5-D24D-B4C9-F555BE809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3697</Words>
  <Characters>249074</Characters>
  <Application>Microsoft Macintosh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2187</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Nathan Price</cp:lastModifiedBy>
  <cp:revision>2</cp:revision>
  <cp:lastPrinted>2016-01-11T07:49:00Z</cp:lastPrinted>
  <dcterms:created xsi:type="dcterms:W3CDTF">2016-05-22T18:48:00Z</dcterms:created>
  <dcterms:modified xsi:type="dcterms:W3CDTF">2016-05-22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L67lXAP3"/&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